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42CC" w:rsidRDefault="00000E7A" w:rsidP="008A63A2">
      <w:pPr>
        <w:pStyle w:val="Title"/>
        <w:spacing w:line="480" w:lineRule="auto"/>
        <w:jc w:val="center"/>
        <w:rPr>
          <w:lang w:val="en-CA"/>
        </w:rPr>
      </w:pPr>
      <w:r>
        <w:rPr>
          <w:lang w:val="en-CA"/>
        </w:rPr>
        <w:t xml:space="preserve">LED Matrix Online </w:t>
      </w:r>
      <w:r w:rsidR="002C7512">
        <w:rPr>
          <w:lang w:val="en-CA"/>
        </w:rPr>
        <w:t>Billboard</w:t>
      </w: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rPr>
          <w:lang w:val="en-CA"/>
        </w:rPr>
      </w:pPr>
    </w:p>
    <w:p w:rsidR="004342CC" w:rsidRDefault="004342CC" w:rsidP="008A63A2">
      <w:pPr>
        <w:spacing w:line="480" w:lineRule="auto"/>
        <w:jc w:val="right"/>
        <w:rPr>
          <w:lang w:val="en-CA"/>
        </w:rPr>
      </w:pPr>
    </w:p>
    <w:p w:rsidR="004342CC" w:rsidRDefault="004342CC" w:rsidP="008A63A2">
      <w:pPr>
        <w:spacing w:line="480" w:lineRule="auto"/>
        <w:rPr>
          <w:lang w:val="en-CA"/>
        </w:rPr>
      </w:pPr>
    </w:p>
    <w:p w:rsidR="004342CC" w:rsidRDefault="004342CC" w:rsidP="008A63A2">
      <w:pPr>
        <w:spacing w:line="480" w:lineRule="auto"/>
        <w:jc w:val="right"/>
        <w:rPr>
          <w:lang w:val="en-CA"/>
        </w:rPr>
      </w:pPr>
      <w:r>
        <w:rPr>
          <w:lang w:val="en-CA"/>
        </w:rPr>
        <w:t>Dionne Pasion</w:t>
      </w:r>
    </w:p>
    <w:p w:rsidR="0054669C" w:rsidRDefault="0054669C" w:rsidP="008A63A2">
      <w:pPr>
        <w:spacing w:line="480" w:lineRule="auto"/>
        <w:jc w:val="right"/>
        <w:rPr>
          <w:lang w:val="en-CA"/>
        </w:rPr>
      </w:pPr>
      <w:r>
        <w:rPr>
          <w:lang w:val="en-CA"/>
        </w:rPr>
        <w:t>April 16 2018</w:t>
      </w:r>
    </w:p>
    <w:p w:rsidR="0054669C" w:rsidRDefault="0054669C" w:rsidP="008A63A2">
      <w:pPr>
        <w:spacing w:line="480" w:lineRule="auto"/>
        <w:jc w:val="right"/>
        <w:rPr>
          <w:lang w:val="en-CA"/>
        </w:rPr>
      </w:pPr>
      <w:r>
        <w:rPr>
          <w:lang w:val="en-CA"/>
        </w:rPr>
        <w:t>200344266</w:t>
      </w:r>
    </w:p>
    <w:p w:rsidR="009B5FCF" w:rsidRPr="0054669C" w:rsidRDefault="0054669C" w:rsidP="008A63A2">
      <w:pPr>
        <w:spacing w:line="480" w:lineRule="auto"/>
        <w:jc w:val="right"/>
        <w:rPr>
          <w:rFonts w:asciiTheme="majorHAnsi" w:eastAsiaTheme="majorEastAsia" w:hAnsiTheme="majorHAnsi" w:cstheme="majorBidi"/>
          <w:spacing w:val="-10"/>
          <w:kern w:val="28"/>
          <w:sz w:val="56"/>
          <w:szCs w:val="56"/>
          <w:lang w:val="en-CA"/>
        </w:rPr>
      </w:pPr>
      <w:r>
        <w:rPr>
          <w:lang w:val="en-CA"/>
        </w:rPr>
        <w:t>CS 207 – Interactive Systems</w:t>
      </w:r>
      <w:r w:rsidR="004342CC">
        <w:rPr>
          <w:lang w:val="en-CA"/>
        </w:rPr>
        <w:br w:type="page"/>
      </w:r>
    </w:p>
    <w:sdt>
      <w:sdtPr>
        <w:id w:val="-1829977779"/>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rsidR="00650B6D" w:rsidRDefault="00650B6D" w:rsidP="00FF1E3D">
          <w:pPr>
            <w:pStyle w:val="TOCHeading"/>
            <w:spacing w:line="360" w:lineRule="auto"/>
          </w:pPr>
          <w:r>
            <w:t>Contents</w:t>
          </w:r>
        </w:p>
        <w:p w:rsidR="00C327CA" w:rsidRDefault="00650B6D">
          <w:pPr>
            <w:pStyle w:val="TOC1"/>
            <w:tabs>
              <w:tab w:val="right" w:leader="dot" w:pos="9350"/>
            </w:tabs>
            <w:rPr>
              <w:rFonts w:eastAsiaTheme="minorEastAsia"/>
              <w:noProof/>
              <w:lang w:val="en-CA" w:eastAsia="en-CA"/>
            </w:rPr>
          </w:pPr>
          <w:r>
            <w:fldChar w:fldCharType="begin"/>
          </w:r>
          <w:r>
            <w:instrText xml:space="preserve"> TOC \o "1-3" \h \z \u </w:instrText>
          </w:r>
          <w:r>
            <w:fldChar w:fldCharType="separate"/>
          </w:r>
          <w:hyperlink w:anchor="_Toc511662374" w:history="1">
            <w:r w:rsidR="00C327CA" w:rsidRPr="006E424B">
              <w:rPr>
                <w:rStyle w:val="Hyperlink"/>
                <w:noProof/>
                <w:lang w:val="en-CA"/>
              </w:rPr>
              <w:t>Figures</w:t>
            </w:r>
            <w:r w:rsidR="00C327CA">
              <w:rPr>
                <w:noProof/>
                <w:webHidden/>
              </w:rPr>
              <w:tab/>
            </w:r>
            <w:r w:rsidR="00C327CA">
              <w:rPr>
                <w:noProof/>
                <w:webHidden/>
              </w:rPr>
              <w:fldChar w:fldCharType="begin"/>
            </w:r>
            <w:r w:rsidR="00C327CA">
              <w:rPr>
                <w:noProof/>
                <w:webHidden/>
              </w:rPr>
              <w:instrText xml:space="preserve"> PAGEREF _Toc511662374 \h </w:instrText>
            </w:r>
            <w:r w:rsidR="00C327CA">
              <w:rPr>
                <w:noProof/>
                <w:webHidden/>
              </w:rPr>
            </w:r>
            <w:r w:rsidR="00C327CA">
              <w:rPr>
                <w:noProof/>
                <w:webHidden/>
              </w:rPr>
              <w:fldChar w:fldCharType="separate"/>
            </w:r>
            <w:r w:rsidR="00C327CA">
              <w:rPr>
                <w:noProof/>
                <w:webHidden/>
              </w:rPr>
              <w:t>2</w:t>
            </w:r>
            <w:r w:rsidR="00C327CA">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75" w:history="1">
            <w:r w:rsidRPr="006E424B">
              <w:rPr>
                <w:rStyle w:val="Hyperlink"/>
                <w:noProof/>
                <w:lang w:val="en-CA"/>
              </w:rPr>
              <w:t>Introduction</w:t>
            </w:r>
            <w:r>
              <w:rPr>
                <w:noProof/>
                <w:webHidden/>
              </w:rPr>
              <w:tab/>
            </w:r>
            <w:r>
              <w:rPr>
                <w:noProof/>
                <w:webHidden/>
              </w:rPr>
              <w:fldChar w:fldCharType="begin"/>
            </w:r>
            <w:r>
              <w:rPr>
                <w:noProof/>
                <w:webHidden/>
              </w:rPr>
              <w:instrText xml:space="preserve"> PAGEREF _Toc511662375 \h </w:instrText>
            </w:r>
            <w:r>
              <w:rPr>
                <w:noProof/>
                <w:webHidden/>
              </w:rPr>
            </w:r>
            <w:r>
              <w:rPr>
                <w:noProof/>
                <w:webHidden/>
              </w:rPr>
              <w:fldChar w:fldCharType="separate"/>
            </w:r>
            <w:r>
              <w:rPr>
                <w:noProof/>
                <w:webHidden/>
              </w:rPr>
              <w:t>3</w:t>
            </w:r>
            <w:r>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76" w:history="1">
            <w:r w:rsidRPr="006E424B">
              <w:rPr>
                <w:rStyle w:val="Hyperlink"/>
                <w:noProof/>
                <w:lang w:val="en-CA"/>
              </w:rPr>
              <w:t>Inspirations</w:t>
            </w:r>
            <w:r>
              <w:rPr>
                <w:noProof/>
                <w:webHidden/>
              </w:rPr>
              <w:tab/>
            </w:r>
            <w:r>
              <w:rPr>
                <w:noProof/>
                <w:webHidden/>
              </w:rPr>
              <w:fldChar w:fldCharType="begin"/>
            </w:r>
            <w:r>
              <w:rPr>
                <w:noProof/>
                <w:webHidden/>
              </w:rPr>
              <w:instrText xml:space="preserve"> PAGEREF _Toc511662376 \h </w:instrText>
            </w:r>
            <w:r>
              <w:rPr>
                <w:noProof/>
                <w:webHidden/>
              </w:rPr>
            </w:r>
            <w:r>
              <w:rPr>
                <w:noProof/>
                <w:webHidden/>
              </w:rPr>
              <w:fldChar w:fldCharType="separate"/>
            </w:r>
            <w:r>
              <w:rPr>
                <w:noProof/>
                <w:webHidden/>
              </w:rPr>
              <w:t>3</w:t>
            </w:r>
            <w:r>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77" w:history="1">
            <w:r w:rsidRPr="006E424B">
              <w:rPr>
                <w:rStyle w:val="Hyperlink"/>
                <w:noProof/>
                <w:lang w:val="en-CA"/>
              </w:rPr>
              <w:t>Design</w:t>
            </w:r>
            <w:r>
              <w:rPr>
                <w:noProof/>
                <w:webHidden/>
              </w:rPr>
              <w:tab/>
            </w:r>
            <w:r>
              <w:rPr>
                <w:noProof/>
                <w:webHidden/>
              </w:rPr>
              <w:fldChar w:fldCharType="begin"/>
            </w:r>
            <w:r>
              <w:rPr>
                <w:noProof/>
                <w:webHidden/>
              </w:rPr>
              <w:instrText xml:space="preserve"> PAGEREF _Toc511662377 \h </w:instrText>
            </w:r>
            <w:r>
              <w:rPr>
                <w:noProof/>
                <w:webHidden/>
              </w:rPr>
            </w:r>
            <w:r>
              <w:rPr>
                <w:noProof/>
                <w:webHidden/>
              </w:rPr>
              <w:fldChar w:fldCharType="separate"/>
            </w:r>
            <w:r>
              <w:rPr>
                <w:noProof/>
                <w:webHidden/>
              </w:rPr>
              <w:t>4</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78" w:history="1">
            <w:r w:rsidRPr="006E424B">
              <w:rPr>
                <w:rStyle w:val="Hyperlink"/>
                <w:noProof/>
                <w:lang w:val="en-CA"/>
              </w:rPr>
              <w:t>LED Design</w:t>
            </w:r>
            <w:r>
              <w:rPr>
                <w:noProof/>
                <w:webHidden/>
              </w:rPr>
              <w:tab/>
            </w:r>
            <w:r>
              <w:rPr>
                <w:noProof/>
                <w:webHidden/>
              </w:rPr>
              <w:fldChar w:fldCharType="begin"/>
            </w:r>
            <w:r>
              <w:rPr>
                <w:noProof/>
                <w:webHidden/>
              </w:rPr>
              <w:instrText xml:space="preserve"> PAGEREF _Toc511662378 \h </w:instrText>
            </w:r>
            <w:r>
              <w:rPr>
                <w:noProof/>
                <w:webHidden/>
              </w:rPr>
            </w:r>
            <w:r>
              <w:rPr>
                <w:noProof/>
                <w:webHidden/>
              </w:rPr>
              <w:fldChar w:fldCharType="separate"/>
            </w:r>
            <w:r>
              <w:rPr>
                <w:noProof/>
                <w:webHidden/>
              </w:rPr>
              <w:t>4</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79" w:history="1">
            <w:r w:rsidRPr="006E424B">
              <w:rPr>
                <w:rStyle w:val="Hyperlink"/>
                <w:noProof/>
                <w:lang w:val="en-CA"/>
              </w:rPr>
              <w:t>Web Page Design</w:t>
            </w:r>
            <w:r>
              <w:rPr>
                <w:noProof/>
                <w:webHidden/>
              </w:rPr>
              <w:tab/>
            </w:r>
            <w:r>
              <w:rPr>
                <w:noProof/>
                <w:webHidden/>
              </w:rPr>
              <w:fldChar w:fldCharType="begin"/>
            </w:r>
            <w:r>
              <w:rPr>
                <w:noProof/>
                <w:webHidden/>
              </w:rPr>
              <w:instrText xml:space="preserve"> PAGEREF _Toc511662379 \h </w:instrText>
            </w:r>
            <w:r>
              <w:rPr>
                <w:noProof/>
                <w:webHidden/>
              </w:rPr>
            </w:r>
            <w:r>
              <w:rPr>
                <w:noProof/>
                <w:webHidden/>
              </w:rPr>
              <w:fldChar w:fldCharType="separate"/>
            </w:r>
            <w:r>
              <w:rPr>
                <w:noProof/>
                <w:webHidden/>
              </w:rPr>
              <w:t>4</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0" w:history="1">
            <w:r w:rsidRPr="006E424B">
              <w:rPr>
                <w:rStyle w:val="Hyperlink"/>
                <w:noProof/>
                <w:lang w:val="en-CA"/>
              </w:rPr>
              <w:t>Web Server Design</w:t>
            </w:r>
            <w:r>
              <w:rPr>
                <w:noProof/>
                <w:webHidden/>
              </w:rPr>
              <w:tab/>
            </w:r>
            <w:r>
              <w:rPr>
                <w:noProof/>
                <w:webHidden/>
              </w:rPr>
              <w:fldChar w:fldCharType="begin"/>
            </w:r>
            <w:r>
              <w:rPr>
                <w:noProof/>
                <w:webHidden/>
              </w:rPr>
              <w:instrText xml:space="preserve"> PAGEREF _Toc511662380 \h </w:instrText>
            </w:r>
            <w:r>
              <w:rPr>
                <w:noProof/>
                <w:webHidden/>
              </w:rPr>
            </w:r>
            <w:r>
              <w:rPr>
                <w:noProof/>
                <w:webHidden/>
              </w:rPr>
              <w:fldChar w:fldCharType="separate"/>
            </w:r>
            <w:r>
              <w:rPr>
                <w:noProof/>
                <w:webHidden/>
              </w:rPr>
              <w:t>5</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1" w:history="1">
            <w:r w:rsidRPr="006E424B">
              <w:rPr>
                <w:rStyle w:val="Hyperlink"/>
                <w:noProof/>
                <w:lang w:val="en-CA"/>
              </w:rPr>
              <w:t>Raspberry Pi Communication with Arduino</w:t>
            </w:r>
            <w:r>
              <w:rPr>
                <w:noProof/>
                <w:webHidden/>
              </w:rPr>
              <w:tab/>
            </w:r>
            <w:r>
              <w:rPr>
                <w:noProof/>
                <w:webHidden/>
              </w:rPr>
              <w:fldChar w:fldCharType="begin"/>
            </w:r>
            <w:r>
              <w:rPr>
                <w:noProof/>
                <w:webHidden/>
              </w:rPr>
              <w:instrText xml:space="preserve"> PAGEREF _Toc511662381 \h </w:instrText>
            </w:r>
            <w:r>
              <w:rPr>
                <w:noProof/>
                <w:webHidden/>
              </w:rPr>
            </w:r>
            <w:r>
              <w:rPr>
                <w:noProof/>
                <w:webHidden/>
              </w:rPr>
              <w:fldChar w:fldCharType="separate"/>
            </w:r>
            <w:r>
              <w:rPr>
                <w:noProof/>
                <w:webHidden/>
              </w:rPr>
              <w:t>5</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2" w:history="1">
            <w:r w:rsidRPr="006E424B">
              <w:rPr>
                <w:rStyle w:val="Hyperlink"/>
                <w:noProof/>
                <w:lang w:val="en-CA"/>
              </w:rPr>
              <w:t>Arduino Design</w:t>
            </w:r>
            <w:r>
              <w:rPr>
                <w:noProof/>
                <w:webHidden/>
              </w:rPr>
              <w:tab/>
            </w:r>
            <w:r>
              <w:rPr>
                <w:noProof/>
                <w:webHidden/>
              </w:rPr>
              <w:fldChar w:fldCharType="begin"/>
            </w:r>
            <w:r>
              <w:rPr>
                <w:noProof/>
                <w:webHidden/>
              </w:rPr>
              <w:instrText xml:space="preserve"> PAGEREF _Toc511662382 \h </w:instrText>
            </w:r>
            <w:r>
              <w:rPr>
                <w:noProof/>
                <w:webHidden/>
              </w:rPr>
            </w:r>
            <w:r>
              <w:rPr>
                <w:noProof/>
                <w:webHidden/>
              </w:rPr>
              <w:fldChar w:fldCharType="separate"/>
            </w:r>
            <w:r>
              <w:rPr>
                <w:noProof/>
                <w:webHidden/>
              </w:rPr>
              <w:t>5</w:t>
            </w:r>
            <w:r>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83" w:history="1">
            <w:r w:rsidRPr="006E424B">
              <w:rPr>
                <w:rStyle w:val="Hyperlink"/>
                <w:noProof/>
                <w:lang w:val="en-CA"/>
              </w:rPr>
              <w:t>Building Process</w:t>
            </w:r>
            <w:r>
              <w:rPr>
                <w:noProof/>
                <w:webHidden/>
              </w:rPr>
              <w:tab/>
            </w:r>
            <w:r>
              <w:rPr>
                <w:noProof/>
                <w:webHidden/>
              </w:rPr>
              <w:fldChar w:fldCharType="begin"/>
            </w:r>
            <w:r>
              <w:rPr>
                <w:noProof/>
                <w:webHidden/>
              </w:rPr>
              <w:instrText xml:space="preserve"> PAGEREF _Toc511662383 \h </w:instrText>
            </w:r>
            <w:r>
              <w:rPr>
                <w:noProof/>
                <w:webHidden/>
              </w:rPr>
            </w:r>
            <w:r>
              <w:rPr>
                <w:noProof/>
                <w:webHidden/>
              </w:rPr>
              <w:fldChar w:fldCharType="separate"/>
            </w:r>
            <w:r>
              <w:rPr>
                <w:noProof/>
                <w:webHidden/>
              </w:rPr>
              <w:t>6</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4" w:history="1">
            <w:r w:rsidRPr="006E424B">
              <w:rPr>
                <w:rStyle w:val="Hyperlink"/>
                <w:noProof/>
                <w:lang w:val="en-CA"/>
              </w:rPr>
              <w:t>Building the LED Matrix</w:t>
            </w:r>
            <w:r>
              <w:rPr>
                <w:noProof/>
                <w:webHidden/>
              </w:rPr>
              <w:tab/>
            </w:r>
            <w:r>
              <w:rPr>
                <w:noProof/>
                <w:webHidden/>
              </w:rPr>
              <w:fldChar w:fldCharType="begin"/>
            </w:r>
            <w:r>
              <w:rPr>
                <w:noProof/>
                <w:webHidden/>
              </w:rPr>
              <w:instrText xml:space="preserve"> PAGEREF _Toc511662384 \h </w:instrText>
            </w:r>
            <w:r>
              <w:rPr>
                <w:noProof/>
                <w:webHidden/>
              </w:rPr>
            </w:r>
            <w:r>
              <w:rPr>
                <w:noProof/>
                <w:webHidden/>
              </w:rPr>
              <w:fldChar w:fldCharType="separate"/>
            </w:r>
            <w:r>
              <w:rPr>
                <w:noProof/>
                <w:webHidden/>
              </w:rPr>
              <w:t>6</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5" w:history="1">
            <w:r w:rsidRPr="006E424B">
              <w:rPr>
                <w:rStyle w:val="Hyperlink"/>
                <w:noProof/>
                <w:lang w:val="en-CA"/>
              </w:rPr>
              <w:t>Programming the Arduino</w:t>
            </w:r>
            <w:r>
              <w:rPr>
                <w:noProof/>
                <w:webHidden/>
              </w:rPr>
              <w:tab/>
            </w:r>
            <w:r>
              <w:rPr>
                <w:noProof/>
                <w:webHidden/>
              </w:rPr>
              <w:fldChar w:fldCharType="begin"/>
            </w:r>
            <w:r>
              <w:rPr>
                <w:noProof/>
                <w:webHidden/>
              </w:rPr>
              <w:instrText xml:space="preserve"> PAGEREF _Toc511662385 \h </w:instrText>
            </w:r>
            <w:r>
              <w:rPr>
                <w:noProof/>
                <w:webHidden/>
              </w:rPr>
            </w:r>
            <w:r>
              <w:rPr>
                <w:noProof/>
                <w:webHidden/>
              </w:rPr>
              <w:fldChar w:fldCharType="separate"/>
            </w:r>
            <w:r>
              <w:rPr>
                <w:noProof/>
                <w:webHidden/>
              </w:rPr>
              <w:t>7</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6" w:history="1">
            <w:r w:rsidRPr="006E424B">
              <w:rPr>
                <w:rStyle w:val="Hyperlink"/>
                <w:noProof/>
                <w:lang w:val="en-CA"/>
              </w:rPr>
              <w:t>Programming Serial Communication between Arduino and Raspberry Pi using Python</w:t>
            </w:r>
            <w:r>
              <w:rPr>
                <w:noProof/>
                <w:webHidden/>
              </w:rPr>
              <w:tab/>
            </w:r>
            <w:r>
              <w:rPr>
                <w:noProof/>
                <w:webHidden/>
              </w:rPr>
              <w:fldChar w:fldCharType="begin"/>
            </w:r>
            <w:r>
              <w:rPr>
                <w:noProof/>
                <w:webHidden/>
              </w:rPr>
              <w:instrText xml:space="preserve"> PAGEREF _Toc511662386 \h </w:instrText>
            </w:r>
            <w:r>
              <w:rPr>
                <w:noProof/>
                <w:webHidden/>
              </w:rPr>
            </w:r>
            <w:r>
              <w:rPr>
                <w:noProof/>
                <w:webHidden/>
              </w:rPr>
              <w:fldChar w:fldCharType="separate"/>
            </w:r>
            <w:r>
              <w:rPr>
                <w:noProof/>
                <w:webHidden/>
              </w:rPr>
              <w:t>8</w:t>
            </w:r>
            <w:r>
              <w:rPr>
                <w:noProof/>
                <w:webHidden/>
              </w:rPr>
              <w:fldChar w:fldCharType="end"/>
            </w:r>
          </w:hyperlink>
        </w:p>
        <w:p w:rsidR="00C327CA" w:rsidRDefault="00C327CA">
          <w:pPr>
            <w:pStyle w:val="TOC2"/>
            <w:tabs>
              <w:tab w:val="right" w:leader="dot" w:pos="9350"/>
            </w:tabs>
            <w:rPr>
              <w:rFonts w:eastAsiaTheme="minorEastAsia"/>
              <w:noProof/>
              <w:lang w:val="en-CA" w:eastAsia="en-CA"/>
            </w:rPr>
          </w:pPr>
          <w:hyperlink w:anchor="_Toc511662387" w:history="1">
            <w:r w:rsidRPr="006E424B">
              <w:rPr>
                <w:rStyle w:val="Hyperlink"/>
                <w:noProof/>
                <w:lang w:val="en-CA"/>
              </w:rPr>
              <w:t>Webpage and Utilizing Serial Communication Function</w:t>
            </w:r>
            <w:r>
              <w:rPr>
                <w:noProof/>
                <w:webHidden/>
              </w:rPr>
              <w:tab/>
            </w:r>
            <w:r>
              <w:rPr>
                <w:noProof/>
                <w:webHidden/>
              </w:rPr>
              <w:fldChar w:fldCharType="begin"/>
            </w:r>
            <w:r>
              <w:rPr>
                <w:noProof/>
                <w:webHidden/>
              </w:rPr>
              <w:instrText xml:space="preserve"> PAGEREF _Toc511662387 \h </w:instrText>
            </w:r>
            <w:r>
              <w:rPr>
                <w:noProof/>
                <w:webHidden/>
              </w:rPr>
            </w:r>
            <w:r>
              <w:rPr>
                <w:noProof/>
                <w:webHidden/>
              </w:rPr>
              <w:fldChar w:fldCharType="separate"/>
            </w:r>
            <w:r>
              <w:rPr>
                <w:noProof/>
                <w:webHidden/>
              </w:rPr>
              <w:t>9</w:t>
            </w:r>
            <w:r>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88" w:history="1">
            <w:r w:rsidRPr="006E424B">
              <w:rPr>
                <w:rStyle w:val="Hyperlink"/>
                <w:noProof/>
              </w:rPr>
              <w:t>References</w:t>
            </w:r>
            <w:r>
              <w:rPr>
                <w:noProof/>
                <w:webHidden/>
              </w:rPr>
              <w:tab/>
            </w:r>
            <w:r>
              <w:rPr>
                <w:noProof/>
                <w:webHidden/>
              </w:rPr>
              <w:fldChar w:fldCharType="begin"/>
            </w:r>
            <w:r>
              <w:rPr>
                <w:noProof/>
                <w:webHidden/>
              </w:rPr>
              <w:instrText xml:space="preserve"> PAGEREF _Toc511662388 \h </w:instrText>
            </w:r>
            <w:r>
              <w:rPr>
                <w:noProof/>
                <w:webHidden/>
              </w:rPr>
            </w:r>
            <w:r>
              <w:rPr>
                <w:noProof/>
                <w:webHidden/>
              </w:rPr>
              <w:fldChar w:fldCharType="separate"/>
            </w:r>
            <w:r>
              <w:rPr>
                <w:noProof/>
                <w:webHidden/>
              </w:rPr>
              <w:t>10</w:t>
            </w:r>
            <w:r>
              <w:rPr>
                <w:noProof/>
                <w:webHidden/>
              </w:rPr>
              <w:fldChar w:fldCharType="end"/>
            </w:r>
          </w:hyperlink>
        </w:p>
        <w:p w:rsidR="00C327CA" w:rsidRDefault="00C327CA">
          <w:pPr>
            <w:pStyle w:val="TOC1"/>
            <w:tabs>
              <w:tab w:val="right" w:leader="dot" w:pos="9350"/>
            </w:tabs>
            <w:rPr>
              <w:rFonts w:eastAsiaTheme="minorEastAsia"/>
              <w:noProof/>
              <w:lang w:val="en-CA" w:eastAsia="en-CA"/>
            </w:rPr>
          </w:pPr>
          <w:hyperlink w:anchor="_Toc511662389" w:history="1">
            <w:r w:rsidRPr="006E424B">
              <w:rPr>
                <w:rStyle w:val="Hyperlink"/>
                <w:noProof/>
                <w:lang w:val="en-CA"/>
              </w:rPr>
              <w:t>Appendix</w:t>
            </w:r>
            <w:r>
              <w:rPr>
                <w:noProof/>
                <w:webHidden/>
              </w:rPr>
              <w:tab/>
            </w:r>
            <w:r>
              <w:rPr>
                <w:noProof/>
                <w:webHidden/>
              </w:rPr>
              <w:fldChar w:fldCharType="begin"/>
            </w:r>
            <w:r>
              <w:rPr>
                <w:noProof/>
                <w:webHidden/>
              </w:rPr>
              <w:instrText xml:space="preserve"> PAGEREF _Toc511662389 \h </w:instrText>
            </w:r>
            <w:r>
              <w:rPr>
                <w:noProof/>
                <w:webHidden/>
              </w:rPr>
            </w:r>
            <w:r>
              <w:rPr>
                <w:noProof/>
                <w:webHidden/>
              </w:rPr>
              <w:fldChar w:fldCharType="separate"/>
            </w:r>
            <w:r>
              <w:rPr>
                <w:noProof/>
                <w:webHidden/>
              </w:rPr>
              <w:t>11</w:t>
            </w:r>
            <w:r>
              <w:rPr>
                <w:noProof/>
                <w:webHidden/>
              </w:rPr>
              <w:fldChar w:fldCharType="end"/>
            </w:r>
          </w:hyperlink>
        </w:p>
        <w:p w:rsidR="00650B6D" w:rsidRDefault="00650B6D" w:rsidP="00FF1E3D">
          <w:pPr>
            <w:spacing w:line="360" w:lineRule="auto"/>
          </w:pPr>
          <w:r>
            <w:rPr>
              <w:b/>
              <w:bCs/>
              <w:noProof/>
            </w:rPr>
            <w:fldChar w:fldCharType="end"/>
          </w:r>
        </w:p>
      </w:sdtContent>
    </w:sdt>
    <w:p w:rsidR="00650B6D" w:rsidRDefault="004342CC" w:rsidP="00FF1E3D">
      <w:pPr>
        <w:pStyle w:val="TableofFigures"/>
        <w:tabs>
          <w:tab w:val="right" w:leader="dot" w:pos="9350"/>
        </w:tabs>
        <w:spacing w:line="360" w:lineRule="auto"/>
        <w:outlineLvl w:val="0"/>
        <w:rPr>
          <w:lang w:val="en-CA"/>
        </w:rPr>
      </w:pPr>
      <w:bookmarkStart w:id="0" w:name="_Toc511662374"/>
      <w:r>
        <w:rPr>
          <w:lang w:val="en-CA"/>
        </w:rPr>
        <w:t>Figures</w:t>
      </w:r>
      <w:bookmarkEnd w:id="0"/>
    </w:p>
    <w:p w:rsidR="005101EB" w:rsidRDefault="005101EB" w:rsidP="00FF1E3D">
      <w:pPr>
        <w:pStyle w:val="TableofFigures"/>
        <w:tabs>
          <w:tab w:val="right" w:leader="dot" w:pos="9350"/>
        </w:tabs>
        <w:spacing w:line="360" w:lineRule="auto"/>
        <w:rPr>
          <w:rFonts w:eastAsiaTheme="minorEastAsia"/>
          <w:noProof/>
          <w:lang w:val="en-CA" w:eastAsia="en-CA"/>
        </w:rPr>
      </w:pPr>
      <w:r>
        <w:rPr>
          <w:lang w:val="en-CA"/>
        </w:rPr>
        <w:fldChar w:fldCharType="begin"/>
      </w:r>
      <w:r>
        <w:rPr>
          <w:lang w:val="en-CA"/>
        </w:rPr>
        <w:instrText xml:space="preserve"> TOC \h \z \c "Figure" </w:instrText>
      </w:r>
      <w:r>
        <w:rPr>
          <w:lang w:val="en-CA"/>
        </w:rPr>
        <w:fldChar w:fldCharType="separate"/>
      </w:r>
      <w:hyperlink w:anchor="_Toc511661786" w:history="1">
        <w:r w:rsidRPr="00F83479">
          <w:rPr>
            <w:rStyle w:val="Hyperlink"/>
            <w:noProof/>
          </w:rPr>
          <w:t>Figure 1 - 100 LED circuit diagram</w:t>
        </w:r>
        <w:r>
          <w:rPr>
            <w:noProof/>
            <w:webHidden/>
          </w:rPr>
          <w:tab/>
        </w:r>
        <w:r>
          <w:rPr>
            <w:noProof/>
            <w:webHidden/>
          </w:rPr>
          <w:fldChar w:fldCharType="begin"/>
        </w:r>
        <w:r>
          <w:rPr>
            <w:noProof/>
            <w:webHidden/>
          </w:rPr>
          <w:instrText xml:space="preserve"> PAGEREF _Toc511661786 \h </w:instrText>
        </w:r>
        <w:r>
          <w:rPr>
            <w:noProof/>
            <w:webHidden/>
          </w:rPr>
        </w:r>
        <w:r>
          <w:rPr>
            <w:noProof/>
            <w:webHidden/>
          </w:rPr>
          <w:fldChar w:fldCharType="separate"/>
        </w:r>
        <w:r>
          <w:rPr>
            <w:noProof/>
            <w:webHidden/>
          </w:rPr>
          <w:t>11</w:t>
        </w:r>
        <w:r>
          <w:rPr>
            <w:noProof/>
            <w:webHidden/>
          </w:rPr>
          <w:fldChar w:fldCharType="end"/>
        </w:r>
      </w:hyperlink>
    </w:p>
    <w:p w:rsidR="005101EB" w:rsidRDefault="005101EB" w:rsidP="00FF1E3D">
      <w:pPr>
        <w:pStyle w:val="TableofFigures"/>
        <w:tabs>
          <w:tab w:val="right" w:leader="dot" w:pos="9350"/>
        </w:tabs>
        <w:spacing w:line="360" w:lineRule="auto"/>
        <w:rPr>
          <w:rFonts w:eastAsiaTheme="minorEastAsia"/>
          <w:noProof/>
          <w:lang w:val="en-CA" w:eastAsia="en-CA"/>
        </w:rPr>
      </w:pPr>
      <w:hyperlink w:anchor="_Toc511661787" w:history="1">
        <w:r w:rsidRPr="00F83479">
          <w:rPr>
            <w:rStyle w:val="Hyperlink"/>
            <w:noProof/>
          </w:rPr>
          <w:t>Figure 2- Mock up v1</w:t>
        </w:r>
        <w:r>
          <w:rPr>
            <w:noProof/>
            <w:webHidden/>
          </w:rPr>
          <w:tab/>
        </w:r>
        <w:r>
          <w:rPr>
            <w:noProof/>
            <w:webHidden/>
          </w:rPr>
          <w:fldChar w:fldCharType="begin"/>
        </w:r>
        <w:r>
          <w:rPr>
            <w:noProof/>
            <w:webHidden/>
          </w:rPr>
          <w:instrText xml:space="preserve"> PAGEREF _Toc511661787 \h </w:instrText>
        </w:r>
        <w:r>
          <w:rPr>
            <w:noProof/>
            <w:webHidden/>
          </w:rPr>
        </w:r>
        <w:r>
          <w:rPr>
            <w:noProof/>
            <w:webHidden/>
          </w:rPr>
          <w:fldChar w:fldCharType="separate"/>
        </w:r>
        <w:r>
          <w:rPr>
            <w:noProof/>
            <w:webHidden/>
          </w:rPr>
          <w:t>12</w:t>
        </w:r>
        <w:r>
          <w:rPr>
            <w:noProof/>
            <w:webHidden/>
          </w:rPr>
          <w:fldChar w:fldCharType="end"/>
        </w:r>
      </w:hyperlink>
    </w:p>
    <w:p w:rsidR="005101EB" w:rsidRDefault="005101EB" w:rsidP="00FF1E3D">
      <w:pPr>
        <w:pStyle w:val="TableofFigures"/>
        <w:tabs>
          <w:tab w:val="right" w:leader="dot" w:pos="9350"/>
        </w:tabs>
        <w:spacing w:line="360" w:lineRule="auto"/>
        <w:rPr>
          <w:rFonts w:eastAsiaTheme="minorEastAsia"/>
          <w:noProof/>
          <w:lang w:val="en-CA" w:eastAsia="en-CA"/>
        </w:rPr>
      </w:pPr>
      <w:hyperlink w:anchor="_Toc511661788" w:history="1">
        <w:r w:rsidRPr="00F83479">
          <w:rPr>
            <w:rStyle w:val="Hyperlink"/>
            <w:noProof/>
          </w:rPr>
          <w:t>Figure 3- Mock up v2</w:t>
        </w:r>
        <w:r>
          <w:rPr>
            <w:noProof/>
            <w:webHidden/>
          </w:rPr>
          <w:tab/>
        </w:r>
        <w:r>
          <w:rPr>
            <w:noProof/>
            <w:webHidden/>
          </w:rPr>
          <w:fldChar w:fldCharType="begin"/>
        </w:r>
        <w:r>
          <w:rPr>
            <w:noProof/>
            <w:webHidden/>
          </w:rPr>
          <w:instrText xml:space="preserve"> PAGEREF _Toc511661788 \h </w:instrText>
        </w:r>
        <w:r>
          <w:rPr>
            <w:noProof/>
            <w:webHidden/>
          </w:rPr>
        </w:r>
        <w:r>
          <w:rPr>
            <w:noProof/>
            <w:webHidden/>
          </w:rPr>
          <w:fldChar w:fldCharType="separate"/>
        </w:r>
        <w:r>
          <w:rPr>
            <w:noProof/>
            <w:webHidden/>
          </w:rPr>
          <w:t>12</w:t>
        </w:r>
        <w:r>
          <w:rPr>
            <w:noProof/>
            <w:webHidden/>
          </w:rPr>
          <w:fldChar w:fldCharType="end"/>
        </w:r>
      </w:hyperlink>
    </w:p>
    <w:p w:rsidR="005101EB" w:rsidRDefault="005101EB" w:rsidP="00FF1E3D">
      <w:pPr>
        <w:pStyle w:val="TableofFigures"/>
        <w:tabs>
          <w:tab w:val="right" w:leader="dot" w:pos="9350"/>
        </w:tabs>
        <w:spacing w:line="360" w:lineRule="auto"/>
        <w:rPr>
          <w:rFonts w:eastAsiaTheme="minorEastAsia"/>
          <w:noProof/>
          <w:lang w:val="en-CA" w:eastAsia="en-CA"/>
        </w:rPr>
      </w:pPr>
      <w:hyperlink w:anchor="_Toc511661789" w:history="1">
        <w:r w:rsidRPr="00F83479">
          <w:rPr>
            <w:rStyle w:val="Hyperlink"/>
            <w:noProof/>
          </w:rPr>
          <w:t>Figure 4 - FSM Arduino</w:t>
        </w:r>
        <w:r>
          <w:rPr>
            <w:noProof/>
            <w:webHidden/>
          </w:rPr>
          <w:tab/>
        </w:r>
        <w:r>
          <w:rPr>
            <w:noProof/>
            <w:webHidden/>
          </w:rPr>
          <w:fldChar w:fldCharType="begin"/>
        </w:r>
        <w:r>
          <w:rPr>
            <w:noProof/>
            <w:webHidden/>
          </w:rPr>
          <w:instrText xml:space="preserve"> PAGEREF _Toc511661789 \h </w:instrText>
        </w:r>
        <w:r>
          <w:rPr>
            <w:noProof/>
            <w:webHidden/>
          </w:rPr>
        </w:r>
        <w:r>
          <w:rPr>
            <w:noProof/>
            <w:webHidden/>
          </w:rPr>
          <w:fldChar w:fldCharType="separate"/>
        </w:r>
        <w:r>
          <w:rPr>
            <w:noProof/>
            <w:webHidden/>
          </w:rPr>
          <w:t>13</w:t>
        </w:r>
        <w:r>
          <w:rPr>
            <w:noProof/>
            <w:webHidden/>
          </w:rPr>
          <w:fldChar w:fldCharType="end"/>
        </w:r>
      </w:hyperlink>
    </w:p>
    <w:p w:rsidR="005101EB" w:rsidRDefault="005101EB" w:rsidP="00FF1E3D">
      <w:pPr>
        <w:pStyle w:val="TableofFigures"/>
        <w:tabs>
          <w:tab w:val="right" w:leader="dot" w:pos="9350"/>
        </w:tabs>
        <w:spacing w:line="360" w:lineRule="auto"/>
        <w:rPr>
          <w:rFonts w:eastAsiaTheme="minorEastAsia"/>
          <w:noProof/>
          <w:lang w:val="en-CA" w:eastAsia="en-CA"/>
        </w:rPr>
      </w:pPr>
      <w:hyperlink w:anchor="_Toc511661790" w:history="1">
        <w:r w:rsidRPr="00F83479">
          <w:rPr>
            <w:rStyle w:val="Hyperlink"/>
            <w:noProof/>
          </w:rPr>
          <w:t>Figure 5 - LED Matrix</w:t>
        </w:r>
        <w:r>
          <w:rPr>
            <w:noProof/>
            <w:webHidden/>
          </w:rPr>
          <w:tab/>
        </w:r>
        <w:r>
          <w:rPr>
            <w:noProof/>
            <w:webHidden/>
          </w:rPr>
          <w:fldChar w:fldCharType="begin"/>
        </w:r>
        <w:r>
          <w:rPr>
            <w:noProof/>
            <w:webHidden/>
          </w:rPr>
          <w:instrText xml:space="preserve"> PAGEREF _Toc511661790 \h </w:instrText>
        </w:r>
        <w:r>
          <w:rPr>
            <w:noProof/>
            <w:webHidden/>
          </w:rPr>
        </w:r>
        <w:r>
          <w:rPr>
            <w:noProof/>
            <w:webHidden/>
          </w:rPr>
          <w:fldChar w:fldCharType="separate"/>
        </w:r>
        <w:r>
          <w:rPr>
            <w:noProof/>
            <w:webHidden/>
          </w:rPr>
          <w:t>14</w:t>
        </w:r>
        <w:r>
          <w:rPr>
            <w:noProof/>
            <w:webHidden/>
          </w:rPr>
          <w:fldChar w:fldCharType="end"/>
        </w:r>
      </w:hyperlink>
    </w:p>
    <w:p w:rsidR="0054669C" w:rsidRDefault="005101EB" w:rsidP="00FF1E3D">
      <w:pPr>
        <w:spacing w:line="360" w:lineRule="auto"/>
        <w:jc w:val="center"/>
        <w:rPr>
          <w:lang w:val="en-CA"/>
        </w:rPr>
      </w:pPr>
      <w:r>
        <w:rPr>
          <w:lang w:val="en-CA"/>
        </w:rPr>
        <w:fldChar w:fldCharType="end"/>
      </w:r>
    </w:p>
    <w:p w:rsidR="005101EB" w:rsidRDefault="005101EB" w:rsidP="008A63A2">
      <w:pPr>
        <w:spacing w:line="480" w:lineRule="auto"/>
        <w:jc w:val="center"/>
        <w:rPr>
          <w:lang w:val="en-CA"/>
        </w:rPr>
      </w:pPr>
    </w:p>
    <w:p w:rsidR="0054669C" w:rsidRDefault="0054669C" w:rsidP="008A63A2">
      <w:pPr>
        <w:spacing w:line="480" w:lineRule="auto"/>
        <w:rPr>
          <w:lang w:val="en-CA"/>
        </w:rPr>
      </w:pPr>
    </w:p>
    <w:p w:rsidR="002C7512" w:rsidRDefault="002C7512" w:rsidP="008A63A2">
      <w:pPr>
        <w:pStyle w:val="Heading1"/>
        <w:spacing w:line="480" w:lineRule="auto"/>
        <w:rPr>
          <w:lang w:val="en-CA"/>
        </w:rPr>
      </w:pPr>
      <w:bookmarkStart w:id="1" w:name="_Toc511662375"/>
      <w:r>
        <w:rPr>
          <w:lang w:val="en-CA"/>
        </w:rPr>
        <w:lastRenderedPageBreak/>
        <w:t>Introduction</w:t>
      </w:r>
      <w:bookmarkEnd w:id="1"/>
    </w:p>
    <w:p w:rsidR="00000E7A" w:rsidRDefault="00000E7A" w:rsidP="008A63A2">
      <w:pPr>
        <w:spacing w:line="480" w:lineRule="auto"/>
        <w:rPr>
          <w:lang w:val="en-CA"/>
        </w:rPr>
      </w:pPr>
      <w:r>
        <w:rPr>
          <w:lang w:val="en-CA"/>
        </w:rPr>
        <w:tab/>
        <w:t xml:space="preserve">The LED Matrix Online Billboard is a combinations of a couple ideas that would ultimately take a lengthy amount of time to complete if it were to be done as proposed.  </w:t>
      </w:r>
      <w:r w:rsidR="002C7512">
        <w:rPr>
          <w:lang w:val="en-CA"/>
        </w:rPr>
        <w:t>Therefore,</w:t>
      </w:r>
      <w:r>
        <w:rPr>
          <w:lang w:val="en-CA"/>
        </w:rPr>
        <w:t xml:space="preserve"> the project’s direction changed to take the essence of the original idea comprised of utilizing an LED Matrix, an Arduino, Raspberry PI</w:t>
      </w:r>
      <w:r w:rsidR="002C7512">
        <w:rPr>
          <w:lang w:val="en-CA"/>
        </w:rPr>
        <w:t xml:space="preserve">. Put together to produce </w:t>
      </w:r>
      <w:r>
        <w:rPr>
          <w:lang w:val="en-CA"/>
        </w:rPr>
        <w:t xml:space="preserve">a simple API driven LED Matrix utilizing the Arduino to actuate the information sent to it and display it onto the LED matrix with the Raspberry Pi 3 to act as the webserver and middle man between the hardware and the user. </w:t>
      </w:r>
    </w:p>
    <w:p w:rsidR="00000E7A" w:rsidRDefault="00000E7A" w:rsidP="008A63A2">
      <w:pPr>
        <w:spacing w:line="480" w:lineRule="auto"/>
        <w:rPr>
          <w:lang w:val="en-CA"/>
        </w:rPr>
      </w:pPr>
      <w:r>
        <w:rPr>
          <w:lang w:val="en-CA"/>
        </w:rPr>
        <w:tab/>
        <w:t xml:space="preserve">The LED matrix is comprised of two-dimensional arrangement of individually addressable LEDs. The individual addressable LEDs make it possible to specifically target a single LED without interacting with the others. As such the LEDs serve a purpose of producing a display based on the information given to it at anytime. </w:t>
      </w:r>
    </w:p>
    <w:p w:rsidR="002C7512" w:rsidRDefault="002C7512" w:rsidP="008A63A2">
      <w:pPr>
        <w:spacing w:line="480" w:lineRule="auto"/>
        <w:rPr>
          <w:lang w:val="en-CA"/>
        </w:rPr>
      </w:pPr>
      <w:r>
        <w:rPr>
          <w:lang w:val="en-CA"/>
        </w:rPr>
        <w:tab/>
        <w:t xml:space="preserve">Originally the project was intended to be a smaller build but more robust scale, in other words the possibilities to expand the project to be more capable was the goal of the original idea. Multiple iterations were made to produce a product that was within a fixed budget and the constraint of time with other priorities. Changes include, decreasing the number of LEDs, the scale of which the LED matrix mounted on, from two sensors such as an accelerometer and gyroscope to none. However, building the project proved to be challenging and provided insight on future builds in interactive systems. </w:t>
      </w:r>
    </w:p>
    <w:p w:rsidR="002C7512" w:rsidRDefault="002C7512" w:rsidP="008A63A2">
      <w:pPr>
        <w:pStyle w:val="Heading1"/>
        <w:spacing w:line="480" w:lineRule="auto"/>
        <w:rPr>
          <w:lang w:val="en-CA"/>
        </w:rPr>
      </w:pPr>
      <w:bookmarkStart w:id="2" w:name="_Toc511662376"/>
      <w:r>
        <w:rPr>
          <w:lang w:val="en-CA"/>
        </w:rPr>
        <w:t>Inspirations</w:t>
      </w:r>
      <w:bookmarkEnd w:id="2"/>
    </w:p>
    <w:p w:rsidR="002C7512" w:rsidRDefault="002C7512" w:rsidP="008A63A2">
      <w:pPr>
        <w:spacing w:line="480" w:lineRule="auto"/>
        <w:rPr>
          <w:lang w:val="en-CA"/>
        </w:rPr>
      </w:pPr>
      <w:r>
        <w:rPr>
          <w:lang w:val="en-CA"/>
        </w:rPr>
        <w:tab/>
        <w:t>The project was initially inspired by an idea provided by friend from a Hackathon in Alberta, which was a wearable led matrix driven by an Arduino and a Bluetooth component to connect to the phone via Bluetooth. The Bluetooth device in this case any phone with access to the internet was suffice. Using the Google Maps API</w:t>
      </w:r>
      <w:r w:rsidR="006A0F56">
        <w:rPr>
          <w:lang w:val="en-CA"/>
        </w:rPr>
        <w:t>, it accessed current location of the user</w:t>
      </w:r>
      <w:r w:rsidR="0054669C">
        <w:rPr>
          <w:lang w:val="en-CA"/>
        </w:rPr>
        <w:t xml:space="preserve"> and destination, using the </w:t>
      </w:r>
      <w:r w:rsidR="0054669C">
        <w:rPr>
          <w:lang w:val="en-CA"/>
        </w:rPr>
        <w:lastRenderedPageBreak/>
        <w:t>direction it could tell the Arduino running the led matrix to display the left or right signal if approaching a turn from the Google Map API and as well as using an accelerometer to enable brake sign to be displayed by LED matrix if the speed of the user started to slow down drastically. The uses of the product were for bicycle users that were using their bike on the road. Another inspiration came from a reddit user /u/</w:t>
      </w:r>
      <w:proofErr w:type="spellStart"/>
      <w:r w:rsidR="0054669C">
        <w:rPr>
          <w:lang w:val="en-CA"/>
        </w:rPr>
        <w:t>zzzaruak</w:t>
      </w:r>
      <w:proofErr w:type="spellEnd"/>
      <w:r w:rsidR="0054669C">
        <w:rPr>
          <w:lang w:val="en-CA"/>
        </w:rPr>
        <w:t xml:space="preserve"> who designed a 6-sided 64x64 LED cube that incorporated several sensors to be able to gather more information from the device which initially produced an LED display akin to fluid dynamic.</w:t>
      </w:r>
    </w:p>
    <w:p w:rsidR="006A0F56" w:rsidRDefault="009E664B" w:rsidP="008A63A2">
      <w:pPr>
        <w:pStyle w:val="Heading1"/>
        <w:spacing w:line="480" w:lineRule="auto"/>
        <w:rPr>
          <w:lang w:val="en-CA"/>
        </w:rPr>
      </w:pPr>
      <w:bookmarkStart w:id="3" w:name="_Toc511662377"/>
      <w:r>
        <w:rPr>
          <w:lang w:val="en-CA"/>
        </w:rPr>
        <w:t>Design</w:t>
      </w:r>
      <w:bookmarkEnd w:id="3"/>
    </w:p>
    <w:p w:rsidR="00B077B3" w:rsidRPr="00B077B3" w:rsidRDefault="00B077B3" w:rsidP="008A63A2">
      <w:pPr>
        <w:pStyle w:val="Heading2"/>
        <w:spacing w:line="480" w:lineRule="auto"/>
        <w:rPr>
          <w:lang w:val="en-CA"/>
        </w:rPr>
      </w:pPr>
      <w:bookmarkStart w:id="4" w:name="_Toc511662378"/>
      <w:r>
        <w:rPr>
          <w:lang w:val="en-CA"/>
        </w:rPr>
        <w:t>LED Design</w:t>
      </w:r>
      <w:bookmarkEnd w:id="4"/>
    </w:p>
    <w:p w:rsidR="006A0F56" w:rsidRDefault="006A0F56" w:rsidP="008A63A2">
      <w:pPr>
        <w:keepNext/>
        <w:spacing w:line="480" w:lineRule="auto"/>
        <w:rPr>
          <w:lang w:val="en-CA"/>
        </w:rPr>
      </w:pPr>
      <w:r>
        <w:rPr>
          <w:lang w:val="en-CA"/>
        </w:rPr>
        <w:tab/>
        <w:t xml:space="preserve">Designing was fairly straight forward as it was an array of 100 W2812B LEDs that were constructed, circuit </w:t>
      </w:r>
      <w:r w:rsidR="00650B6D">
        <w:rPr>
          <w:lang w:val="en-CA"/>
        </w:rPr>
        <w:t xml:space="preserve">diagram </w:t>
      </w:r>
      <w:r w:rsidR="00650B6D">
        <w:rPr>
          <w:lang w:val="en-CA"/>
        </w:rPr>
        <w:fldChar w:fldCharType="begin"/>
      </w:r>
      <w:r w:rsidR="00650B6D">
        <w:rPr>
          <w:lang w:val="en-CA"/>
        </w:rPr>
        <w:instrText xml:space="preserve"> REF _Ref511601865 \h </w:instrText>
      </w:r>
      <w:r w:rsidR="00650B6D">
        <w:rPr>
          <w:lang w:val="en-CA"/>
        </w:rPr>
      </w:r>
      <w:r w:rsidR="00650B6D">
        <w:rPr>
          <w:lang w:val="en-CA"/>
        </w:rPr>
        <w:fldChar w:fldCharType="separate"/>
      </w:r>
      <w:r w:rsidR="00650B6D">
        <w:t xml:space="preserve">Figure </w:t>
      </w:r>
      <w:r w:rsidR="00650B6D">
        <w:rPr>
          <w:noProof/>
        </w:rPr>
        <w:t>1</w:t>
      </w:r>
      <w:r w:rsidR="00650B6D">
        <w:rPr>
          <w:lang w:val="en-CA"/>
        </w:rPr>
        <w:fldChar w:fldCharType="end"/>
      </w:r>
      <w:r w:rsidR="00650B6D">
        <w:rPr>
          <w:lang w:val="en-CA"/>
        </w:rPr>
        <w:t xml:space="preserve"> provides a basis of what was to be built</w:t>
      </w:r>
      <w:r w:rsidR="00B4395A">
        <w:rPr>
          <w:lang w:val="en-CA"/>
        </w:rPr>
        <w:t>.</w:t>
      </w:r>
      <w:r w:rsidR="00A2181B">
        <w:rPr>
          <w:lang w:val="en-CA"/>
        </w:rPr>
        <w:t xml:space="preserve"> This design is similar to the to </w:t>
      </w:r>
      <w:proofErr w:type="spellStart"/>
      <w:r w:rsidR="00A2181B">
        <w:rPr>
          <w:lang w:val="en-CA"/>
        </w:rPr>
        <w:t>GreatScott’s</w:t>
      </w:r>
      <w:proofErr w:type="spellEnd"/>
      <w:r w:rsidR="00A2181B">
        <w:rPr>
          <w:lang w:val="en-CA"/>
        </w:rPr>
        <w:t xml:space="preserve"> </w:t>
      </w:r>
      <w:proofErr w:type="spellStart"/>
      <w:r w:rsidR="00A2181B">
        <w:rPr>
          <w:lang w:val="en-CA"/>
        </w:rPr>
        <w:t>Youtube</w:t>
      </w:r>
      <w:proofErr w:type="spellEnd"/>
      <w:r w:rsidR="00A2181B">
        <w:rPr>
          <w:lang w:val="en-CA"/>
        </w:rPr>
        <w:t xml:space="preserve"> video demonstrating building a 2 dimensional led matrix </w:t>
      </w:r>
      <w:r w:rsidR="00A2181B">
        <w:rPr>
          <w:lang w:val="en-CA"/>
        </w:rPr>
        <w:fldChar w:fldCharType="begin"/>
      </w:r>
      <w:r w:rsidR="00A2181B">
        <w:rPr>
          <w:lang w:val="en-CA"/>
        </w:rPr>
        <w:instrText>ADDIN RW.CITE{{doc:5ad4449fe4b009947bbd939f GreatScott! 2016}}</w:instrText>
      </w:r>
      <w:r w:rsidR="00A2181B">
        <w:rPr>
          <w:lang w:val="en-CA"/>
        </w:rPr>
        <w:fldChar w:fldCharType="separate"/>
      </w:r>
      <w:r w:rsidR="00A2181B" w:rsidRPr="00A2181B">
        <w:rPr>
          <w:rFonts w:ascii="Calibri" w:hAnsi="Calibri" w:cs="Calibri"/>
          <w:bCs/>
        </w:rPr>
        <w:t>(</w:t>
      </w:r>
      <w:proofErr w:type="spellStart"/>
      <w:r w:rsidR="00A2181B" w:rsidRPr="00A2181B">
        <w:rPr>
          <w:rFonts w:ascii="Calibri" w:hAnsi="Calibri" w:cs="Calibri"/>
          <w:bCs/>
        </w:rPr>
        <w:t>GreatScott</w:t>
      </w:r>
      <w:proofErr w:type="spellEnd"/>
      <w:r w:rsidR="00A2181B" w:rsidRPr="00A2181B">
        <w:rPr>
          <w:rFonts w:ascii="Calibri" w:hAnsi="Calibri" w:cs="Calibri"/>
          <w:bCs/>
        </w:rPr>
        <w:t>!, 2016)</w:t>
      </w:r>
      <w:r w:rsidR="00A2181B">
        <w:rPr>
          <w:lang w:val="en-CA"/>
        </w:rPr>
        <w:fldChar w:fldCharType="end"/>
      </w:r>
      <w:r w:rsidR="00A2181B">
        <w:rPr>
          <w:lang w:val="en-CA"/>
        </w:rPr>
        <w:t>.</w:t>
      </w:r>
    </w:p>
    <w:p w:rsidR="00B077B3" w:rsidRDefault="00B077B3" w:rsidP="008A63A2">
      <w:pPr>
        <w:pStyle w:val="Heading2"/>
        <w:spacing w:line="480" w:lineRule="auto"/>
        <w:rPr>
          <w:lang w:val="en-CA"/>
        </w:rPr>
      </w:pPr>
      <w:bookmarkStart w:id="5" w:name="_Toc511662379"/>
      <w:r>
        <w:rPr>
          <w:lang w:val="en-CA"/>
        </w:rPr>
        <w:t>Web Page Design</w:t>
      </w:r>
      <w:bookmarkEnd w:id="5"/>
    </w:p>
    <w:p w:rsidR="009E664B" w:rsidRDefault="009E664B" w:rsidP="008A63A2">
      <w:pPr>
        <w:keepNext/>
        <w:spacing w:line="480" w:lineRule="auto"/>
        <w:rPr>
          <w:lang w:val="en-CA"/>
        </w:rPr>
      </w:pPr>
      <w:r>
        <w:rPr>
          <w:lang w:val="en-CA"/>
        </w:rPr>
        <w:tab/>
      </w:r>
      <w:r w:rsidR="007336CE">
        <w:rPr>
          <w:lang w:val="en-CA"/>
        </w:rPr>
        <w:t xml:space="preserve">There are two (2) version of the website mock up, one using paint to get preliminary thoughts on the design </w:t>
      </w:r>
      <w:r w:rsidR="007336CE">
        <w:rPr>
          <w:lang w:val="en-CA"/>
        </w:rPr>
        <w:fldChar w:fldCharType="begin"/>
      </w:r>
      <w:r w:rsidR="007336CE">
        <w:rPr>
          <w:lang w:val="en-CA"/>
        </w:rPr>
        <w:instrText xml:space="preserve"> REF _Ref511652364 \h </w:instrText>
      </w:r>
      <w:r w:rsidR="007336CE">
        <w:rPr>
          <w:lang w:val="en-CA"/>
        </w:rPr>
      </w:r>
      <w:r w:rsidR="007336CE">
        <w:rPr>
          <w:lang w:val="en-CA"/>
        </w:rPr>
        <w:fldChar w:fldCharType="separate"/>
      </w:r>
      <w:r w:rsidR="007336CE">
        <w:t xml:space="preserve">Figure </w:t>
      </w:r>
      <w:r w:rsidR="007336CE">
        <w:rPr>
          <w:noProof/>
        </w:rPr>
        <w:t>2</w:t>
      </w:r>
      <w:r w:rsidR="007336CE">
        <w:rPr>
          <w:lang w:val="en-CA"/>
        </w:rPr>
        <w:fldChar w:fldCharType="end"/>
      </w:r>
      <w:r w:rsidR="007336CE">
        <w:rPr>
          <w:lang w:val="en-CA"/>
        </w:rPr>
        <w:t xml:space="preserve"> and then second version </w:t>
      </w:r>
      <w:r w:rsidR="00A2181B">
        <w:rPr>
          <w:lang w:val="en-CA"/>
        </w:rPr>
        <w:t xml:space="preserve">can be seen </w:t>
      </w:r>
      <w:r w:rsidR="00A2181B">
        <w:rPr>
          <w:lang w:val="en-CA"/>
        </w:rPr>
        <w:fldChar w:fldCharType="begin"/>
      </w:r>
      <w:r w:rsidR="00A2181B">
        <w:rPr>
          <w:lang w:val="en-CA"/>
        </w:rPr>
        <w:instrText xml:space="preserve"> REF _Ref511652615 \h </w:instrText>
      </w:r>
      <w:r w:rsidR="00A2181B">
        <w:rPr>
          <w:lang w:val="en-CA"/>
        </w:rPr>
      </w:r>
      <w:r w:rsidR="00A2181B">
        <w:rPr>
          <w:lang w:val="en-CA"/>
        </w:rPr>
        <w:fldChar w:fldCharType="separate"/>
      </w:r>
      <w:r w:rsidR="00A2181B">
        <w:t xml:space="preserve">Figure </w:t>
      </w:r>
      <w:r w:rsidR="00A2181B">
        <w:rPr>
          <w:noProof/>
        </w:rPr>
        <w:t>3</w:t>
      </w:r>
      <w:r w:rsidR="00A2181B">
        <w:rPr>
          <w:lang w:val="en-CA"/>
        </w:rPr>
        <w:fldChar w:fldCharType="end"/>
      </w:r>
      <w:r w:rsidR="00A2181B">
        <w:rPr>
          <w:lang w:val="en-CA"/>
        </w:rPr>
        <w:t xml:space="preserve"> and it was to use a draw.io to construct a much better mock up with lined up elements and easier to design interface when it comes to implementing.</w:t>
      </w:r>
      <w:r w:rsidR="00860F0C">
        <w:rPr>
          <w:lang w:val="en-CA"/>
        </w:rPr>
        <w:t xml:space="preserve"> The design for these are in help from a fully developed program by </w:t>
      </w:r>
      <w:proofErr w:type="spellStart"/>
      <w:r w:rsidR="004342CC">
        <w:rPr>
          <w:lang w:val="en-CA"/>
        </w:rPr>
        <w:t>TylerTimoJ</w:t>
      </w:r>
      <w:proofErr w:type="spellEnd"/>
      <w:r w:rsidR="004342CC">
        <w:rPr>
          <w:lang w:val="en-CA"/>
        </w:rPr>
        <w:t xml:space="preserve"> which</w:t>
      </w:r>
      <w:r w:rsidR="00860F0C">
        <w:rPr>
          <w:lang w:val="en-CA"/>
        </w:rPr>
        <w:t xml:space="preserve"> to replicate but instead of an executable built on Unity to a website that can accomplish close to the similar </w:t>
      </w:r>
      <w:r w:rsidR="00860F0C">
        <w:rPr>
          <w:lang w:val="en-CA"/>
        </w:rPr>
        <w:lastRenderedPageBreak/>
        <w:t xml:space="preserve">functionality. As the source code was not </w:t>
      </w:r>
      <w:r w:rsidR="002D6AC4">
        <w:rPr>
          <w:lang w:val="en-CA"/>
        </w:rPr>
        <w:t xml:space="preserve">available, an interpretation of the design and the underlying back end had to be </w:t>
      </w:r>
      <w:r w:rsidR="004342CC">
        <w:rPr>
          <w:lang w:val="en-CA"/>
        </w:rPr>
        <w:t>engineered</w:t>
      </w:r>
      <w:r w:rsidR="002D6AC4">
        <w:rPr>
          <w:lang w:val="en-CA"/>
        </w:rPr>
        <w:t>.</w:t>
      </w:r>
    </w:p>
    <w:p w:rsidR="00B077B3" w:rsidRDefault="00B077B3" w:rsidP="008A63A2">
      <w:pPr>
        <w:pStyle w:val="Heading2"/>
        <w:spacing w:line="480" w:lineRule="auto"/>
        <w:rPr>
          <w:lang w:val="en-CA"/>
        </w:rPr>
      </w:pPr>
      <w:bookmarkStart w:id="6" w:name="_Toc511662380"/>
      <w:r>
        <w:rPr>
          <w:lang w:val="en-CA"/>
        </w:rPr>
        <w:t>Web Server Design</w:t>
      </w:r>
      <w:bookmarkEnd w:id="6"/>
    </w:p>
    <w:p w:rsidR="00B077B3" w:rsidRPr="00B077B3" w:rsidRDefault="00B077B3" w:rsidP="008A63A2">
      <w:pPr>
        <w:spacing w:line="480" w:lineRule="auto"/>
        <w:rPr>
          <w:lang w:val="en-CA"/>
        </w:rPr>
      </w:pPr>
      <w:r>
        <w:rPr>
          <w:lang w:val="en-CA"/>
        </w:rPr>
        <w:tab/>
        <w:t xml:space="preserve">The webserver was design to take POST information from the front-end and package it up into a JSON object then to be decoded and sent to the Arduino. The language to be used was decided to be Python using Django as the framework. The design pattern utilized was MVC (Model-View-Controller) due to its simplicity and that it was something that was used in the past for other projects so it was familiar territory. Python was a language I wanted to use because it was something I was learning and it provided a good space to use it in a web development project when previous I would have chosen C#, PHP or Node.JS to handle the back end. </w:t>
      </w:r>
    </w:p>
    <w:p w:rsidR="00B077B3" w:rsidRDefault="00B077B3" w:rsidP="008A63A2">
      <w:pPr>
        <w:pStyle w:val="Heading2"/>
        <w:spacing w:line="480" w:lineRule="auto"/>
        <w:rPr>
          <w:lang w:val="en-CA"/>
        </w:rPr>
      </w:pPr>
      <w:bookmarkStart w:id="7" w:name="_Toc511662381"/>
      <w:r>
        <w:rPr>
          <w:lang w:val="en-CA"/>
        </w:rPr>
        <w:t>Raspberry Pi Communication with Arduino</w:t>
      </w:r>
      <w:bookmarkEnd w:id="7"/>
    </w:p>
    <w:p w:rsidR="0054669C" w:rsidRDefault="002D6AC4" w:rsidP="008A63A2">
      <w:pPr>
        <w:keepNext/>
        <w:spacing w:line="480" w:lineRule="auto"/>
        <w:rPr>
          <w:lang w:val="en-CA"/>
        </w:rPr>
      </w:pPr>
      <w:r>
        <w:rPr>
          <w:lang w:val="en-CA"/>
        </w:rPr>
        <w:tab/>
        <w:t>The design for the website was finished, the backend programming was taking the data from the webpage in this case a JSON object which holds the array of values, the led index, the RGB values which</w:t>
      </w:r>
      <w:r w:rsidR="004342CC">
        <w:rPr>
          <w:lang w:val="en-CA"/>
        </w:rPr>
        <w:t xml:space="preserve"> </w:t>
      </w:r>
      <w:r>
        <w:rPr>
          <w:lang w:val="en-CA"/>
        </w:rPr>
        <w:t>are converted from HSL to RGB utilizing a HSL to RGB algorithm</w:t>
      </w:r>
      <w:r w:rsidR="004342CC">
        <w:rPr>
          <w:lang w:val="en-CA"/>
        </w:rPr>
        <w:fldChar w:fldCharType="begin"/>
      </w:r>
      <w:r w:rsidR="004342CC">
        <w:rPr>
          <w:lang w:val="en-CA"/>
        </w:rPr>
        <w:instrText>ADDIN RW.CITE{{doc:5ad5105ee4b009947bbded54 mjijackson 2008}}</w:instrText>
      </w:r>
      <w:r w:rsidR="004342CC">
        <w:rPr>
          <w:lang w:val="en-CA"/>
        </w:rPr>
        <w:fldChar w:fldCharType="separate"/>
      </w:r>
      <w:r w:rsidR="004342CC" w:rsidRPr="004342CC">
        <w:rPr>
          <w:rFonts w:ascii="Calibri" w:hAnsi="Calibri" w:cs="Calibri"/>
          <w:bCs/>
        </w:rPr>
        <w:t>(</w:t>
      </w:r>
      <w:proofErr w:type="spellStart"/>
      <w:r w:rsidR="004342CC" w:rsidRPr="004342CC">
        <w:rPr>
          <w:rFonts w:ascii="Calibri" w:hAnsi="Calibri" w:cs="Calibri"/>
          <w:bCs/>
        </w:rPr>
        <w:t>mjijackson</w:t>
      </w:r>
      <w:proofErr w:type="spellEnd"/>
      <w:r w:rsidR="004342CC" w:rsidRPr="004342CC">
        <w:rPr>
          <w:rFonts w:ascii="Calibri" w:hAnsi="Calibri" w:cs="Calibri"/>
          <w:bCs/>
        </w:rPr>
        <w:t>, 2008)</w:t>
      </w:r>
      <w:r w:rsidR="004342CC">
        <w:rPr>
          <w:lang w:val="en-CA"/>
        </w:rPr>
        <w:fldChar w:fldCharType="end"/>
      </w:r>
      <w:r>
        <w:rPr>
          <w:lang w:val="en-CA"/>
        </w:rPr>
        <w:t xml:space="preserve"> </w:t>
      </w:r>
      <w:r w:rsidR="004342CC">
        <w:rPr>
          <w:lang w:val="en-CA"/>
        </w:rPr>
        <w:t>and pushing that data to the Arduino to be displayed was the communication between the two devices.</w:t>
      </w:r>
    </w:p>
    <w:p w:rsidR="00B077B3" w:rsidRDefault="00B077B3" w:rsidP="008A63A2">
      <w:pPr>
        <w:pStyle w:val="Heading2"/>
        <w:spacing w:line="480" w:lineRule="auto"/>
        <w:rPr>
          <w:lang w:val="en-CA"/>
        </w:rPr>
      </w:pPr>
      <w:bookmarkStart w:id="8" w:name="_Toc511662382"/>
      <w:r>
        <w:rPr>
          <w:lang w:val="en-CA"/>
        </w:rPr>
        <w:t>Arduino Design</w:t>
      </w:r>
      <w:bookmarkEnd w:id="8"/>
    </w:p>
    <w:p w:rsidR="004342CC" w:rsidRDefault="004342CC" w:rsidP="008A63A2">
      <w:pPr>
        <w:keepNext/>
        <w:spacing w:line="480" w:lineRule="auto"/>
        <w:ind w:firstLine="720"/>
        <w:rPr>
          <w:lang w:val="en-CA"/>
        </w:rPr>
      </w:pPr>
      <w:r>
        <w:rPr>
          <w:lang w:val="en-CA"/>
        </w:rPr>
        <w:t xml:space="preserve">The Arduino serves as the actuator between the information from the Raspberry Pi and the LED matrix display. </w:t>
      </w:r>
      <w:r w:rsidR="00CC4C31">
        <w:rPr>
          <w:lang w:val="en-CA"/>
        </w:rPr>
        <w:t>Couple</w:t>
      </w:r>
      <w:r w:rsidR="0054669C">
        <w:rPr>
          <w:lang w:val="en-CA"/>
        </w:rPr>
        <w:t xml:space="preserve"> iterations of the design, the first design was simply sending an array of the LED information and displaying it</w:t>
      </w:r>
      <w:r w:rsidR="00CC4C31">
        <w:rPr>
          <w:lang w:val="en-CA"/>
        </w:rPr>
        <w:t xml:space="preserve">. Second iteration was inspired by adding a queue system on the Arduino to hold information so the Raspberry Pi can keep sending information which proved to helpful but memory capabilities was obviously lacking if I held information for too long without removing it. Improving the polling function from serial communication was my second attempt at creating a better way to handle information coming in and that can fit on the serial connection as the communication link only allowed </w:t>
      </w:r>
      <w:r w:rsidR="00CC4C31">
        <w:rPr>
          <w:lang w:val="en-CA"/>
        </w:rPr>
        <w:lastRenderedPageBreak/>
        <w:t xml:space="preserve">16 bytes to be sent at a time and I did not have a way to preserve information if any was corrupted on the way Robin2 from the Arduino Forums provided a simple by eloquent solution to my problem </w:t>
      </w:r>
      <w:r w:rsidR="00CC4C31">
        <w:rPr>
          <w:lang w:val="en-CA"/>
        </w:rPr>
        <w:fldChar w:fldCharType="begin"/>
      </w:r>
      <w:r w:rsidR="00CC4C31">
        <w:rPr>
          <w:lang w:val="en-CA"/>
        </w:rPr>
        <w:instrText>ADDIN RW.CITE{{doc:5ad51730e4b0b721b9263452 Robin2 2014}}</w:instrText>
      </w:r>
      <w:r w:rsidR="00CC4C31">
        <w:rPr>
          <w:lang w:val="en-CA"/>
        </w:rPr>
        <w:fldChar w:fldCharType="separate"/>
      </w:r>
      <w:r w:rsidR="00CC4C31" w:rsidRPr="00CC4C31">
        <w:rPr>
          <w:rFonts w:ascii="Calibri" w:hAnsi="Calibri" w:cs="Calibri"/>
          <w:bCs/>
        </w:rPr>
        <w:t>(Robin2, 2014)</w:t>
      </w:r>
      <w:r w:rsidR="00CC4C31">
        <w:rPr>
          <w:lang w:val="en-CA"/>
        </w:rPr>
        <w:fldChar w:fldCharType="end"/>
      </w:r>
      <w:r w:rsidR="00CC4C31">
        <w:rPr>
          <w:lang w:val="en-CA"/>
        </w:rPr>
        <w:t xml:space="preserve">. Robin2’s solution was able to poll the serial connection until there was new data available and then run my function to utilize the LEDs which means I needed 4 integers to enable the LED function. The forth design was to create more efficient solution where I waited until there was </w:t>
      </w:r>
      <w:r w:rsidR="00B077B3">
        <w:rPr>
          <w:lang w:val="en-CA"/>
        </w:rPr>
        <w:t>enough information to run all the LEDs so I needed to look for max number of LEDs to be reached when receiving data so it will not display the array if insufficient information was sent</w:t>
      </w:r>
    </w:p>
    <w:p w:rsidR="00B077B3" w:rsidRDefault="00B077B3" w:rsidP="008A63A2">
      <w:pPr>
        <w:pStyle w:val="Heading1"/>
        <w:spacing w:line="480" w:lineRule="auto"/>
        <w:rPr>
          <w:lang w:val="en-CA"/>
        </w:rPr>
      </w:pPr>
      <w:bookmarkStart w:id="9" w:name="_Toc511662383"/>
      <w:r>
        <w:rPr>
          <w:lang w:val="en-CA"/>
        </w:rPr>
        <w:t>Building Process</w:t>
      </w:r>
      <w:bookmarkEnd w:id="9"/>
    </w:p>
    <w:p w:rsidR="00FF2FCF" w:rsidRDefault="00651697" w:rsidP="008A63A2">
      <w:pPr>
        <w:pStyle w:val="Heading2"/>
        <w:spacing w:line="480" w:lineRule="auto"/>
        <w:rPr>
          <w:lang w:val="en-CA"/>
        </w:rPr>
      </w:pPr>
      <w:bookmarkStart w:id="10" w:name="_Toc511662384"/>
      <w:r>
        <w:rPr>
          <w:lang w:val="en-CA"/>
        </w:rPr>
        <w:t xml:space="preserve">Building the </w:t>
      </w:r>
      <w:r w:rsidR="00FF2FCF">
        <w:rPr>
          <w:lang w:val="en-CA"/>
        </w:rPr>
        <w:t>LED Matrix</w:t>
      </w:r>
      <w:bookmarkEnd w:id="10"/>
    </w:p>
    <w:p w:rsidR="002653B3" w:rsidRDefault="00FF2FCF" w:rsidP="008A63A2">
      <w:pPr>
        <w:spacing w:line="480" w:lineRule="auto"/>
        <w:rPr>
          <w:lang w:val="en-CA"/>
        </w:rPr>
      </w:pPr>
      <w:r>
        <w:rPr>
          <w:lang w:val="en-CA"/>
        </w:rPr>
        <w:tab/>
        <w:t xml:space="preserve">The LED’s chosen are the WS2812B LEDs </w:t>
      </w:r>
      <w:r>
        <w:rPr>
          <w:lang w:val="en-CA"/>
        </w:rPr>
        <w:fldChar w:fldCharType="begin"/>
      </w:r>
      <w:r>
        <w:rPr>
          <w:lang w:val="en-CA"/>
        </w:rPr>
        <w:instrText>ADDIN RW.CITE{{doc:5ad51b49e4b0e173e80c4d6e [NoInformation] [No Information]}}</w:instrText>
      </w:r>
      <w:r>
        <w:rPr>
          <w:lang w:val="en-CA"/>
        </w:rPr>
        <w:fldChar w:fldCharType="separate"/>
      </w:r>
      <w:r w:rsidRPr="00FF2FCF">
        <w:rPr>
          <w:rFonts w:ascii="Calibri" w:hAnsi="Calibri" w:cs="Calibri"/>
          <w:bCs/>
        </w:rPr>
        <w:t>(WS2812B intelligent control LED integrated light source.)</w:t>
      </w:r>
      <w:r>
        <w:rPr>
          <w:lang w:val="en-CA"/>
        </w:rPr>
        <w:fldChar w:fldCharType="end"/>
      </w:r>
      <w:r>
        <w:rPr>
          <w:lang w:val="en-CA"/>
        </w:rPr>
        <w:t xml:space="preserve"> which are individually addressable LEDs. The LEDs </w:t>
      </w:r>
      <w:r w:rsidR="00FC3A8A">
        <w:rPr>
          <w:lang w:val="en-CA"/>
        </w:rPr>
        <w:t>when cut is</w:t>
      </w:r>
      <w:r>
        <w:rPr>
          <w:lang w:val="en-CA"/>
        </w:rPr>
        <w:t xml:space="preserve"> 1cm in length and approximately 5 cm in width. The LED matrix is 10x10 LEDs which equates to a 100 LEDs required. The specifications require the plywood which would house these LEDs to be at least 50cm in width and 10 cm in length and requiring about 1 cm between each LED increases the minimum specification to 70cm for width and 30 cm width. The plywood was cut into those minimum specification and marked where each LED would be housed so a grid of 100 rectangles marked and the middle of each rectangle was marked as well. The LED are then </w:t>
      </w:r>
      <w:r w:rsidR="00FC3A8A">
        <w:rPr>
          <w:lang w:val="en-CA"/>
        </w:rPr>
        <w:t>cut to expose the copper padding so that a wire can be soldered</w:t>
      </w:r>
      <w:r w:rsidR="00B44A33">
        <w:rPr>
          <w:lang w:val="en-CA"/>
        </w:rPr>
        <w:t xml:space="preserve"> on</w:t>
      </w:r>
      <w:r w:rsidR="00FC3A8A">
        <w:rPr>
          <w:lang w:val="en-CA"/>
        </w:rPr>
        <w:t xml:space="preserve">. Each LED was hot glued to the center of each unique rectangle which can be seen on </w:t>
      </w:r>
      <w:r w:rsidR="00FC3A8A">
        <w:rPr>
          <w:lang w:val="en-CA"/>
        </w:rPr>
        <w:fldChar w:fldCharType="begin"/>
      </w:r>
      <w:r w:rsidR="00FC3A8A">
        <w:rPr>
          <w:lang w:val="en-CA"/>
        </w:rPr>
        <w:instrText xml:space="preserve"> REF _Ref511658138 \h </w:instrText>
      </w:r>
      <w:r w:rsidR="00FC3A8A">
        <w:rPr>
          <w:lang w:val="en-CA"/>
        </w:rPr>
      </w:r>
      <w:r w:rsidR="00FC3A8A">
        <w:rPr>
          <w:lang w:val="en-CA"/>
        </w:rPr>
        <w:fldChar w:fldCharType="separate"/>
      </w:r>
      <w:r w:rsidR="00FC3A8A">
        <w:t xml:space="preserve">Figure </w:t>
      </w:r>
      <w:r w:rsidR="00FC3A8A">
        <w:rPr>
          <w:noProof/>
        </w:rPr>
        <w:t>5</w:t>
      </w:r>
      <w:r w:rsidR="00FC3A8A">
        <w:rPr>
          <w:lang w:val="en-CA"/>
        </w:rPr>
        <w:fldChar w:fldCharType="end"/>
      </w:r>
      <w:r w:rsidR="00FC3A8A">
        <w:rPr>
          <w:lang w:val="en-CA"/>
        </w:rPr>
        <w:t xml:space="preserve">. </w:t>
      </w:r>
    </w:p>
    <w:p w:rsidR="00FF2FCF" w:rsidRDefault="00FC3A8A" w:rsidP="008A63A2">
      <w:pPr>
        <w:spacing w:line="480" w:lineRule="auto"/>
        <w:ind w:firstLine="720"/>
        <w:rPr>
          <w:lang w:val="en-CA"/>
        </w:rPr>
      </w:pPr>
      <w:r>
        <w:rPr>
          <w:lang w:val="en-CA"/>
        </w:rPr>
        <w:t xml:space="preserve">Using a </w:t>
      </w:r>
      <w:r w:rsidR="00E60F5D">
        <w:rPr>
          <w:lang w:val="en-CA"/>
        </w:rPr>
        <w:t>drill,</w:t>
      </w:r>
      <w:r>
        <w:rPr>
          <w:lang w:val="en-CA"/>
        </w:rPr>
        <w:t xml:space="preserve"> a hole was drilled through the plywood using a 1/8” drill bit for each of the copper pads of the LEDs which is 600 holes. The holes provide a way to hide wiring on the underside of the plywood and keep away from the front. Then each pad had a 3cm copper wire solder on and threaded through the hole. 20 25mm </w:t>
      </w:r>
      <w:r w:rsidR="00E60F5D">
        <w:rPr>
          <w:lang w:val="en-CA"/>
        </w:rPr>
        <w:t xml:space="preserve">in diameter </w:t>
      </w:r>
      <w:r>
        <w:rPr>
          <w:lang w:val="en-CA"/>
        </w:rPr>
        <w:t xml:space="preserve">copper wires were cut </w:t>
      </w:r>
      <w:r w:rsidR="00E60F5D">
        <w:rPr>
          <w:lang w:val="en-CA"/>
        </w:rPr>
        <w:t xml:space="preserve">to 70cm length </w:t>
      </w:r>
      <w:r>
        <w:rPr>
          <w:lang w:val="en-CA"/>
        </w:rPr>
        <w:t xml:space="preserve">and hot glued </w:t>
      </w:r>
      <w:r w:rsidR="00E60F5D">
        <w:rPr>
          <w:lang w:val="en-CA"/>
        </w:rPr>
        <w:t xml:space="preserve">on the underside of the plywood with one above each row of LEDs and one below the row of LEDs. The copper </w:t>
      </w:r>
      <w:r w:rsidR="00E60F5D">
        <w:rPr>
          <w:lang w:val="en-CA"/>
        </w:rPr>
        <w:lastRenderedPageBreak/>
        <w:t>wire served as power rails to deliver 5v and GND to each row of LEDs in parallel instead of utilizing the built in serial circuit that the LEDs</w:t>
      </w:r>
      <w:r w:rsidR="00C1219F">
        <w:rPr>
          <w:lang w:val="en-CA"/>
        </w:rPr>
        <w:t xml:space="preserve"> provided by connecting each </w:t>
      </w:r>
      <w:r w:rsidR="003B3BD9">
        <w:rPr>
          <w:lang w:val="en-CA"/>
        </w:rPr>
        <w:t>associated copper pad, 5v to 5v, GND to GND and data out to data in to each other in a linear construct</w:t>
      </w:r>
      <w:r w:rsidR="00E60F5D">
        <w:rPr>
          <w:lang w:val="en-CA"/>
        </w:rPr>
        <w:t xml:space="preserve">. Each GND wire was soldered to the closest designated ground rail and the same was done for the 5v wire and the 5v rail. The data </w:t>
      </w:r>
      <w:r w:rsidR="009B5FCF">
        <w:rPr>
          <w:lang w:val="en-CA"/>
        </w:rPr>
        <w:t>out</w:t>
      </w:r>
      <w:r w:rsidR="00E60F5D">
        <w:rPr>
          <w:lang w:val="en-CA"/>
        </w:rPr>
        <w:t xml:space="preserve"> of each LED was solder to the next LED</w:t>
      </w:r>
      <w:r w:rsidR="009B5FCF">
        <w:rPr>
          <w:lang w:val="en-CA"/>
        </w:rPr>
        <w:t xml:space="preserve">’s data in </w:t>
      </w:r>
      <w:r w:rsidR="00E60F5D">
        <w:rPr>
          <w:lang w:val="en-CA"/>
        </w:rPr>
        <w:t>to the right, and after each row the last LED data in is connected to the first LED of the next row. Then utilizing insulated copper wires each was cut to be able to connect the rails together so all the ground rails were connected and the 5v rails were also connected. The first most rails were connected to a micro B USB breakout board to their associated 5v and GND paddings. The micro B USB served as a way to utilize an electricity source s</w:t>
      </w:r>
      <w:r w:rsidR="00F16C52">
        <w:rPr>
          <w:lang w:val="en-CA"/>
        </w:rPr>
        <w:t xml:space="preserve">uch as the Mains electricity </w:t>
      </w:r>
      <w:r w:rsidR="00E60F5D">
        <w:rPr>
          <w:lang w:val="en-CA"/>
        </w:rPr>
        <w:t xml:space="preserve">instead of a battery to power the LEDs. </w:t>
      </w:r>
      <w:r w:rsidR="009B5FCF">
        <w:rPr>
          <w:lang w:val="en-CA"/>
        </w:rPr>
        <w:t xml:space="preserve">The first LED of the matrix Data in was connected to the Arduino’s pin 4 as this was specified when the program was implemented. The entire build process mimicked the process done by </w:t>
      </w:r>
      <w:proofErr w:type="spellStart"/>
      <w:r w:rsidR="009B5FCF">
        <w:rPr>
          <w:lang w:val="en-CA"/>
        </w:rPr>
        <w:t>GreatScott</w:t>
      </w:r>
      <w:proofErr w:type="spellEnd"/>
      <w:r w:rsidR="009B5FCF">
        <w:rPr>
          <w:lang w:val="en-CA"/>
        </w:rPr>
        <w:t>!</w:t>
      </w:r>
      <w:r w:rsidR="009B5FCF">
        <w:rPr>
          <w:lang w:val="en-CA"/>
        </w:rPr>
        <w:fldChar w:fldCharType="begin"/>
      </w:r>
      <w:r w:rsidR="009B5FCF">
        <w:rPr>
          <w:lang w:val="en-CA"/>
        </w:rPr>
        <w:instrText>ADDIN RW.CITE{{doc:5ad4449fe4b009947bbd939f GreatScott! 2016}}</w:instrText>
      </w:r>
      <w:r w:rsidR="009B5FCF">
        <w:rPr>
          <w:lang w:val="en-CA"/>
        </w:rPr>
        <w:fldChar w:fldCharType="separate"/>
      </w:r>
      <w:r w:rsidR="009B5FCF" w:rsidRPr="009B5FCF">
        <w:rPr>
          <w:rFonts w:ascii="Calibri" w:hAnsi="Calibri" w:cs="Calibri"/>
          <w:bCs/>
        </w:rPr>
        <w:t>(</w:t>
      </w:r>
      <w:proofErr w:type="spellStart"/>
      <w:r w:rsidR="009B5FCF" w:rsidRPr="009B5FCF">
        <w:rPr>
          <w:rFonts w:ascii="Calibri" w:hAnsi="Calibri" w:cs="Calibri"/>
          <w:bCs/>
        </w:rPr>
        <w:t>GreatScott</w:t>
      </w:r>
      <w:proofErr w:type="spellEnd"/>
      <w:r w:rsidR="009B5FCF" w:rsidRPr="009B5FCF">
        <w:rPr>
          <w:rFonts w:ascii="Calibri" w:hAnsi="Calibri" w:cs="Calibri"/>
          <w:bCs/>
        </w:rPr>
        <w:t>!, 2016)</w:t>
      </w:r>
      <w:r w:rsidR="009B5FCF">
        <w:rPr>
          <w:lang w:val="en-CA"/>
        </w:rPr>
        <w:fldChar w:fldCharType="end"/>
      </w:r>
    </w:p>
    <w:p w:rsidR="009B5FCF" w:rsidRDefault="009B5FCF" w:rsidP="008A63A2">
      <w:pPr>
        <w:spacing w:line="480" w:lineRule="auto"/>
        <w:rPr>
          <w:lang w:val="en-CA"/>
        </w:rPr>
      </w:pPr>
      <w:r>
        <w:rPr>
          <w:lang w:val="en-CA"/>
        </w:rPr>
        <w:tab/>
        <w:t>Testing the LED Matrix utilized example was uploaded to the Arduino where each LED was lit up individually in cascading effect this made sure the LEDs were working as well as providing a demonstration of being individually addressable as the example utilized a for loop that treated the LED matrix as an 1D array.</w:t>
      </w:r>
    </w:p>
    <w:p w:rsidR="009B5FCF" w:rsidRDefault="009B5FCF" w:rsidP="008A63A2">
      <w:pPr>
        <w:pStyle w:val="Heading2"/>
        <w:spacing w:line="480" w:lineRule="auto"/>
        <w:rPr>
          <w:lang w:val="en-CA"/>
        </w:rPr>
      </w:pPr>
      <w:bookmarkStart w:id="11" w:name="_Toc511662385"/>
      <w:r>
        <w:rPr>
          <w:lang w:val="en-CA"/>
        </w:rPr>
        <w:t>Programming the Arduino</w:t>
      </w:r>
      <w:bookmarkEnd w:id="11"/>
    </w:p>
    <w:p w:rsidR="009B5FCF" w:rsidRDefault="009B5FCF" w:rsidP="008A63A2">
      <w:pPr>
        <w:spacing w:line="480" w:lineRule="auto"/>
        <w:rPr>
          <w:lang w:val="en-CA"/>
        </w:rPr>
      </w:pPr>
      <w:r>
        <w:rPr>
          <w:lang w:val="en-CA"/>
        </w:rPr>
        <w:tab/>
      </w:r>
    </w:p>
    <w:p w:rsidR="00860180" w:rsidRDefault="009B5FCF" w:rsidP="008A63A2">
      <w:pPr>
        <w:spacing w:line="480" w:lineRule="auto"/>
        <w:rPr>
          <w:lang w:val="en-CA"/>
        </w:rPr>
      </w:pPr>
      <w:r>
        <w:rPr>
          <w:lang w:val="en-CA"/>
        </w:rPr>
        <w:tab/>
        <w:t xml:space="preserve">Programming the Arduino based on multiple iteration of designs where each problem encountered was thought to be a design flaw so it made it back to the design stage to be redone or improved as the previous implementation’s design gave insight of the issues. </w:t>
      </w:r>
      <w:r w:rsidR="00860180">
        <w:rPr>
          <w:lang w:val="en-CA"/>
        </w:rPr>
        <w:t>So,</w:t>
      </w:r>
      <w:r>
        <w:rPr>
          <w:lang w:val="en-CA"/>
        </w:rPr>
        <w:t xml:space="preserve"> this will be done with the final version as the focus as th</w:t>
      </w:r>
      <w:r w:rsidR="00860180">
        <w:rPr>
          <w:lang w:val="en-CA"/>
        </w:rPr>
        <w:t>at</w:t>
      </w:r>
      <w:r>
        <w:rPr>
          <w:lang w:val="en-CA"/>
        </w:rPr>
        <w:t xml:space="preserve"> design was given the most thought</w:t>
      </w:r>
      <w:r w:rsidR="00860180">
        <w:rPr>
          <w:lang w:val="en-CA"/>
        </w:rPr>
        <w:t xml:space="preserve"> and time</w:t>
      </w:r>
      <w:r>
        <w:rPr>
          <w:lang w:val="en-CA"/>
        </w:rPr>
        <w:t xml:space="preserve">. </w:t>
      </w:r>
      <w:r w:rsidR="00860180">
        <w:rPr>
          <w:lang w:val="en-CA"/>
        </w:rPr>
        <w:t xml:space="preserve">Initially the program just needed to read integers sent via serial and broken down to the four parts to actuate the Adafruit </w:t>
      </w:r>
      <w:proofErr w:type="spellStart"/>
      <w:r w:rsidR="00860180">
        <w:rPr>
          <w:lang w:val="en-CA"/>
        </w:rPr>
        <w:lastRenderedPageBreak/>
        <w:t>NeoPixel</w:t>
      </w:r>
      <w:proofErr w:type="spellEnd"/>
      <w:r w:rsidR="00860180">
        <w:rPr>
          <w:lang w:val="en-CA"/>
        </w:rPr>
        <w:t xml:space="preserve"> library(). The programming for this part required a lot of debugging to get the input being read properly by the Arduino using Serial monitor to manually test then using Python to develop a test script to test serial input as well as send as many arrays as possible to determine the processing time and amount of data that can be processed. </w:t>
      </w:r>
    </w:p>
    <w:p w:rsidR="009B5FCF" w:rsidRDefault="00860180" w:rsidP="008A63A2">
      <w:pPr>
        <w:spacing w:line="480" w:lineRule="auto"/>
        <w:ind w:firstLine="720"/>
        <w:rPr>
          <w:lang w:val="en-CA"/>
        </w:rPr>
      </w:pPr>
      <w:r>
        <w:rPr>
          <w:lang w:val="en-CA"/>
        </w:rPr>
        <w:t>The test resulted in after 48 integers were sent the Arduino required approximately 500ms to process the next 48 integers without corrupting them due to serial communication bottleneck and due to</w:t>
      </w:r>
      <w:r w:rsidR="005101EB">
        <w:rPr>
          <w:lang w:val="en-CA"/>
        </w:rPr>
        <w:t xml:space="preserve"> trying to make an efficient polling function that was as closed to a nonblocking polling function.  Required the script to be multi threaded and used a timer to sleep the script for 500ms to enable brief gap for the Arduino to process the current array of information. The threaded functions made it so the program required a simple lock to stop additional threads from accessing the COM when one thread was already sending data. This was removed as the number of users for this program would be one at most and because properly creating thread pool and managing them all was not part of the scope of the project.</w:t>
      </w:r>
    </w:p>
    <w:p w:rsidR="005101EB" w:rsidRDefault="005101EB" w:rsidP="008A63A2">
      <w:pPr>
        <w:pStyle w:val="Heading2"/>
        <w:spacing w:line="480" w:lineRule="auto"/>
        <w:rPr>
          <w:lang w:val="en-CA"/>
        </w:rPr>
      </w:pPr>
      <w:bookmarkStart w:id="12" w:name="_Toc511662386"/>
      <w:r>
        <w:rPr>
          <w:lang w:val="en-CA"/>
        </w:rPr>
        <w:t>Programming Serial Communication between Arduino and Raspberry Pi using Python</w:t>
      </w:r>
      <w:bookmarkEnd w:id="12"/>
    </w:p>
    <w:p w:rsidR="005101EB" w:rsidRPr="005101EB" w:rsidRDefault="005101EB" w:rsidP="008A63A2">
      <w:pPr>
        <w:spacing w:line="480" w:lineRule="auto"/>
        <w:rPr>
          <w:lang w:val="en-CA"/>
        </w:rPr>
      </w:pPr>
      <w:r>
        <w:rPr>
          <w:lang w:val="en-CA"/>
        </w:rPr>
        <w:tab/>
        <w:t xml:space="preserve">Utilizing the </w:t>
      </w:r>
      <w:proofErr w:type="spellStart"/>
      <w:r w:rsidR="00B9117D">
        <w:rPr>
          <w:lang w:val="en-CA"/>
        </w:rPr>
        <w:t>PySerial</w:t>
      </w:r>
      <w:proofErr w:type="spellEnd"/>
      <w:r w:rsidR="00B9117D">
        <w:rPr>
          <w:lang w:val="en-CA"/>
        </w:rPr>
        <w:t xml:space="preserve"> library to handle the back-end of the communication between the Raspberry Pi and the Arduino. A windows computer was substituted for the Raspberry Pi for </w:t>
      </w:r>
      <w:r w:rsidR="008A63A2">
        <w:rPr>
          <w:lang w:val="en-CA"/>
        </w:rPr>
        <w:t xml:space="preserve">debugging. The program was simply taking a simple list and converting it to fit the design specification of the Arduino. The design specified a start and end marker surrounding each element of the list in this case were integers and send them to the Arduino as a set of four(4) as this represented the needed information to start up utilize the </w:t>
      </w:r>
      <w:proofErr w:type="spellStart"/>
      <w:r w:rsidR="008A63A2">
        <w:rPr>
          <w:lang w:val="en-CA"/>
        </w:rPr>
        <w:t>NeoPixel’s</w:t>
      </w:r>
      <w:proofErr w:type="spellEnd"/>
      <w:r w:rsidR="008A63A2">
        <w:rPr>
          <w:lang w:val="en-CA"/>
        </w:rPr>
        <w:t xml:space="preserve"> LED set function. The same principles using the test data when developing the python script to test the Arduino where required a window of 500ms to provide enough processing time for the Arduino to process 48 elements before continuing the sending process.</w:t>
      </w:r>
    </w:p>
    <w:p w:rsidR="005101EB" w:rsidRDefault="008A63A2" w:rsidP="008A63A2">
      <w:pPr>
        <w:pStyle w:val="Heading2"/>
        <w:rPr>
          <w:lang w:val="en-CA"/>
        </w:rPr>
      </w:pPr>
      <w:bookmarkStart w:id="13" w:name="_Toc511662387"/>
      <w:r>
        <w:rPr>
          <w:lang w:val="en-CA"/>
        </w:rPr>
        <w:lastRenderedPageBreak/>
        <w:t>Webpage and Utilizing Serial Communication Function</w:t>
      </w:r>
      <w:bookmarkEnd w:id="13"/>
    </w:p>
    <w:p w:rsidR="00FF1E3D" w:rsidRDefault="008A63A2" w:rsidP="008A63A2">
      <w:pPr>
        <w:rPr>
          <w:lang w:val="en-CA"/>
        </w:rPr>
      </w:pPr>
      <w:r>
        <w:rPr>
          <w:lang w:val="en-CA"/>
        </w:rPr>
        <w:tab/>
      </w:r>
      <w:r w:rsidR="00FF1E3D">
        <w:rPr>
          <w:lang w:val="en-CA"/>
        </w:rPr>
        <w:t xml:space="preserve">The webserver was simply built to host the single webpage built using the MVC(Model-View-Controller) software pattern. The view was built to replicated </w:t>
      </w:r>
      <w:r w:rsidR="00FF1E3D">
        <w:rPr>
          <w:lang w:val="en-CA"/>
        </w:rPr>
        <w:fldChar w:fldCharType="begin"/>
      </w:r>
      <w:r w:rsidR="00FF1E3D">
        <w:rPr>
          <w:lang w:val="en-CA"/>
        </w:rPr>
        <w:instrText xml:space="preserve"> REF _Ref511652615 \h </w:instrText>
      </w:r>
      <w:r w:rsidR="00FF1E3D">
        <w:rPr>
          <w:lang w:val="en-CA"/>
        </w:rPr>
      </w:r>
      <w:r w:rsidR="00FF1E3D">
        <w:rPr>
          <w:lang w:val="en-CA"/>
        </w:rPr>
        <w:fldChar w:fldCharType="separate"/>
      </w:r>
      <w:r w:rsidR="00FF1E3D">
        <w:t xml:space="preserve">Figure </w:t>
      </w:r>
      <w:r w:rsidR="00FF1E3D">
        <w:rPr>
          <w:noProof/>
        </w:rPr>
        <w:t>3</w:t>
      </w:r>
      <w:r w:rsidR="00FF1E3D">
        <w:rPr>
          <w:lang w:val="en-CA"/>
        </w:rPr>
        <w:fldChar w:fldCharType="end"/>
      </w:r>
      <w:r w:rsidR="00FF1E3D">
        <w:rPr>
          <w:lang w:val="en-CA"/>
        </w:rPr>
        <w:t xml:space="preserve"> and it uses JavaScript to</w:t>
      </w:r>
    </w:p>
    <w:p w:rsidR="00091E1A" w:rsidRDefault="00091E1A" w:rsidP="008A63A2">
      <w:pPr>
        <w:rPr>
          <w:lang w:val="en-CA"/>
        </w:rPr>
      </w:pPr>
    </w:p>
    <w:p w:rsidR="00C327CA" w:rsidRDefault="00C327CA" w:rsidP="00C327CA">
      <w:pPr>
        <w:pStyle w:val="Heading1"/>
        <w:rPr>
          <w:lang w:val="en-CA"/>
        </w:rPr>
      </w:pPr>
      <w:r>
        <w:rPr>
          <w:lang w:val="en-CA"/>
        </w:rPr>
        <w:t>Other Considerations</w:t>
      </w:r>
    </w:p>
    <w:p w:rsidR="00C327CA" w:rsidRPr="00C327CA" w:rsidRDefault="00C327CA" w:rsidP="00C327CA">
      <w:pPr>
        <w:rPr>
          <w:lang w:val="en-CA"/>
        </w:rPr>
      </w:pPr>
      <w:r>
        <w:rPr>
          <w:lang w:val="en-CA"/>
        </w:rPr>
        <w:tab/>
        <w:t xml:space="preserve">The development was rushed as there was a lot of designing and testing of the multiple devices as to how they work and why they work. The exploratory phase lasted longer than expected and thus </w:t>
      </w:r>
      <w:bookmarkStart w:id="14" w:name="_GoBack"/>
      <w:bookmarkEnd w:id="14"/>
    </w:p>
    <w:p w:rsidR="00091E1A" w:rsidRDefault="00091E1A" w:rsidP="008A63A2">
      <w:pPr>
        <w:rPr>
          <w:lang w:val="en-CA"/>
        </w:rPr>
      </w:pPr>
    </w:p>
    <w:p w:rsidR="00091E1A" w:rsidRDefault="00C327CA" w:rsidP="00C327CA">
      <w:pPr>
        <w:pStyle w:val="Heading1"/>
        <w:rPr>
          <w:lang w:val="en-CA"/>
        </w:rPr>
      </w:pPr>
      <w:r>
        <w:rPr>
          <w:lang w:val="en-CA"/>
        </w:rPr>
        <w:t>Conclusion</w:t>
      </w: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Pr="008A63A2" w:rsidRDefault="00091E1A" w:rsidP="008A63A2">
      <w:pPr>
        <w:rPr>
          <w:lang w:val="en-CA"/>
        </w:rPr>
      </w:pPr>
    </w:p>
    <w:p w:rsidR="009B5FCF" w:rsidRPr="00FF2FCF" w:rsidRDefault="009B5FCF" w:rsidP="008A63A2">
      <w:pPr>
        <w:spacing w:line="480" w:lineRule="auto"/>
        <w:rPr>
          <w:lang w:val="en-CA"/>
        </w:rPr>
      </w:pPr>
    </w:p>
    <w:p w:rsidR="004342CC" w:rsidRPr="004342CC" w:rsidRDefault="005101EB" w:rsidP="008A63A2">
      <w:pPr>
        <w:pStyle w:val="Heading1"/>
        <w:spacing w:line="480" w:lineRule="auto"/>
      </w:pPr>
      <w:bookmarkStart w:id="15" w:name="_Toc511662388"/>
      <w:r>
        <w:lastRenderedPageBreak/>
        <w:t>References</w:t>
      </w:r>
      <w:bookmarkEnd w:id="15"/>
    </w:p>
    <w:p w:rsidR="005101EB" w:rsidRPr="005101EB" w:rsidRDefault="005101EB" w:rsidP="008A63A2">
      <w:pPr>
        <w:pStyle w:val="NormalWeb"/>
        <w:spacing w:line="480" w:lineRule="auto"/>
        <w:jc w:val="center"/>
        <w:rPr>
          <w:rFonts w:ascii="Calibri" w:hAnsi="Calibri" w:cs="Calibri"/>
          <w:sz w:val="22"/>
        </w:rPr>
      </w:pPr>
      <w:r>
        <w:fldChar w:fldCharType="begin"/>
      </w:r>
      <w:r>
        <w:instrText>ADDIN RW.BIB</w:instrText>
      </w:r>
      <w:r>
        <w:fldChar w:fldCharType="separate"/>
      </w:r>
      <w:r w:rsidRPr="005101EB">
        <w:rPr>
          <w:rFonts w:ascii="Calibri" w:hAnsi="Calibri" w:cs="Calibri"/>
          <w:sz w:val="22"/>
        </w:rPr>
        <w:t>References</w:t>
      </w:r>
    </w:p>
    <w:p w:rsidR="005101EB" w:rsidRPr="005101EB" w:rsidRDefault="005101EB" w:rsidP="008A63A2">
      <w:pPr>
        <w:pStyle w:val="NormalWeb"/>
        <w:spacing w:line="480" w:lineRule="auto"/>
        <w:ind w:left="450" w:hanging="450"/>
        <w:rPr>
          <w:rFonts w:ascii="Calibri" w:hAnsi="Calibri" w:cs="Calibri"/>
          <w:sz w:val="22"/>
        </w:rPr>
      </w:pPr>
      <w:proofErr w:type="spellStart"/>
      <w:r w:rsidRPr="005101EB">
        <w:rPr>
          <w:rFonts w:ascii="Calibri" w:hAnsi="Calibri" w:cs="Calibri"/>
          <w:sz w:val="22"/>
        </w:rPr>
        <w:t>GreatScott</w:t>
      </w:r>
      <w:proofErr w:type="spellEnd"/>
      <w:r w:rsidRPr="005101EB">
        <w:rPr>
          <w:rFonts w:ascii="Calibri" w:hAnsi="Calibri" w:cs="Calibri"/>
          <w:sz w:val="22"/>
        </w:rPr>
        <w:t xml:space="preserve">!. (2016). How to easily create animations for your LED matrix. Retrieved from </w:t>
      </w:r>
      <w:hyperlink r:id="rId5" w:tgtFrame="_blank" w:history="1">
        <w:r w:rsidRPr="005101EB">
          <w:rPr>
            <w:rStyle w:val="Hyperlink"/>
            <w:rFonts w:ascii="Calibri" w:hAnsi="Calibri" w:cs="Calibri"/>
            <w:sz w:val="22"/>
          </w:rPr>
          <w:t>https://www.youtube.com/watch?v=o6_UYb6I4x4</w:t>
        </w:r>
      </w:hyperlink>
    </w:p>
    <w:p w:rsidR="005101EB" w:rsidRPr="005101EB" w:rsidRDefault="005101EB" w:rsidP="008A63A2">
      <w:pPr>
        <w:pStyle w:val="NormalWeb"/>
        <w:spacing w:line="480" w:lineRule="auto"/>
        <w:ind w:left="450" w:hanging="450"/>
        <w:rPr>
          <w:rFonts w:ascii="Calibri" w:hAnsi="Calibri" w:cs="Calibri"/>
          <w:sz w:val="22"/>
        </w:rPr>
      </w:pPr>
      <w:proofErr w:type="spellStart"/>
      <w:r w:rsidRPr="005101EB">
        <w:rPr>
          <w:rFonts w:ascii="Calibri" w:hAnsi="Calibri" w:cs="Calibri"/>
          <w:sz w:val="22"/>
        </w:rPr>
        <w:t>mjijackson</w:t>
      </w:r>
      <w:proofErr w:type="spellEnd"/>
      <w:r w:rsidRPr="005101EB">
        <w:rPr>
          <w:rFonts w:ascii="Calibri" w:hAnsi="Calibri" w:cs="Calibri"/>
          <w:sz w:val="22"/>
        </w:rPr>
        <w:t xml:space="preserve">. (2008). </w:t>
      </w:r>
      <w:r w:rsidRPr="005101EB">
        <w:rPr>
          <w:rFonts w:ascii="Calibri" w:hAnsi="Calibri" w:cs="Calibri"/>
          <w:i/>
          <w:iCs/>
          <w:sz w:val="22"/>
        </w:rPr>
        <w:t xml:space="preserve">RGB to HSL and RGB to HSV color model conversion algorithms in </w:t>
      </w:r>
      <w:proofErr w:type="spellStart"/>
      <w:r w:rsidRPr="005101EB">
        <w:rPr>
          <w:rFonts w:ascii="Calibri" w:hAnsi="Calibri" w:cs="Calibri"/>
          <w:i/>
          <w:iCs/>
          <w:sz w:val="22"/>
        </w:rPr>
        <w:t>JavaScript&amp;nbsp</w:t>
      </w:r>
      <w:proofErr w:type="spellEnd"/>
      <w:r w:rsidRPr="005101EB">
        <w:rPr>
          <w:rFonts w:ascii="Calibri" w:hAnsi="Calibri" w:cs="Calibri"/>
          <w:i/>
          <w:iCs/>
          <w:sz w:val="22"/>
        </w:rPr>
        <w:t>;</w:t>
      </w:r>
      <w:r w:rsidRPr="005101EB">
        <w:rPr>
          <w:rFonts w:ascii="Calibri" w:hAnsi="Calibri" w:cs="Calibri"/>
          <w:sz w:val="22"/>
        </w:rPr>
        <w:t xml:space="preserve">. </w:t>
      </w:r>
      <w:proofErr w:type="spellStart"/>
      <w:r w:rsidRPr="005101EB">
        <w:rPr>
          <w:rFonts w:ascii="Calibri" w:hAnsi="Calibri" w:cs="Calibri"/>
          <w:sz w:val="22"/>
        </w:rPr>
        <w:t>Github</w:t>
      </w:r>
      <w:proofErr w:type="spellEnd"/>
      <w:r w:rsidRPr="005101EB">
        <w:rPr>
          <w:rFonts w:ascii="Calibri" w:hAnsi="Calibri" w:cs="Calibri"/>
          <w:sz w:val="22"/>
        </w:rPr>
        <w:t xml:space="preserve">: Retrieved from </w:t>
      </w:r>
      <w:hyperlink r:id="rId6" w:tgtFrame="_blank" w:history="1">
        <w:r w:rsidRPr="005101EB">
          <w:rPr>
            <w:rStyle w:val="Hyperlink"/>
            <w:rFonts w:ascii="Calibri" w:hAnsi="Calibri" w:cs="Calibri"/>
            <w:sz w:val="22"/>
          </w:rPr>
          <w:t>https://gist.github.com/mjackson/5311256</w:t>
        </w:r>
      </w:hyperlink>
      <w:r w:rsidRPr="005101EB">
        <w:rPr>
          <w:rFonts w:ascii="Calibri" w:hAnsi="Calibri" w:cs="Calibri"/>
          <w:sz w:val="22"/>
        </w:rPr>
        <w:t xml:space="preserve"> </w:t>
      </w:r>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Robin2. (2014). </w:t>
      </w:r>
      <w:r w:rsidRPr="005101EB">
        <w:rPr>
          <w:rFonts w:ascii="Calibri" w:hAnsi="Calibri" w:cs="Calibri"/>
          <w:i/>
          <w:iCs/>
          <w:sz w:val="22"/>
        </w:rPr>
        <w:t>Serial input basics</w:t>
      </w:r>
      <w:r w:rsidRPr="005101EB">
        <w:rPr>
          <w:rFonts w:ascii="Calibri" w:hAnsi="Calibri" w:cs="Calibri"/>
          <w:sz w:val="22"/>
        </w:rPr>
        <w:t xml:space="preserve">. Arduino Forum: Retrieved from </w:t>
      </w:r>
      <w:hyperlink r:id="rId7" w:tgtFrame="_blank" w:history="1">
        <w:r w:rsidRPr="005101EB">
          <w:rPr>
            <w:rStyle w:val="Hyperlink"/>
            <w:rFonts w:ascii="Calibri" w:hAnsi="Calibri" w:cs="Calibri"/>
            <w:sz w:val="22"/>
          </w:rPr>
          <w:t>https://forum.arduino.cc/index.php?topic=288234.0</w:t>
        </w:r>
      </w:hyperlink>
      <w:r w:rsidRPr="005101EB">
        <w:rPr>
          <w:rFonts w:ascii="Calibri" w:hAnsi="Calibri" w:cs="Calibri"/>
          <w:sz w:val="22"/>
        </w:rPr>
        <w:t xml:space="preserve"> </w:t>
      </w:r>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WS2812B intelligent control LED integrated light source. Retrieved from </w:t>
      </w:r>
      <w:hyperlink r:id="rId8" w:tgtFrame="_blank" w:history="1">
        <w:r w:rsidRPr="005101EB">
          <w:rPr>
            <w:rStyle w:val="Hyperlink"/>
            <w:rFonts w:ascii="Calibri" w:hAnsi="Calibri" w:cs="Calibri"/>
            <w:sz w:val="22"/>
          </w:rPr>
          <w:t>http://www.seeedstudio.com/document/pdf/WS2812B%20Datasheet.pdf</w:t>
        </w:r>
      </w:hyperlink>
    </w:p>
    <w:p w:rsidR="005101EB" w:rsidRDefault="005101EB" w:rsidP="008A63A2">
      <w:pPr>
        <w:spacing w:line="480" w:lineRule="auto"/>
        <w:rPr>
          <w:rFonts w:ascii="Calibri" w:eastAsia="Times New Roman" w:hAnsi="Calibri" w:cs="Calibri"/>
        </w:rPr>
      </w:pPr>
    </w:p>
    <w:p w:rsidR="005101EB" w:rsidRDefault="005101EB" w:rsidP="008A63A2">
      <w:pPr>
        <w:spacing w:line="480" w:lineRule="auto"/>
        <w:rPr>
          <w:lang w:val="en-CA"/>
        </w:rPr>
      </w:pPr>
      <w:r w:rsidRPr="005101EB">
        <w:rPr>
          <w:rFonts w:ascii="Calibri" w:eastAsia="Times New Roman" w:hAnsi="Calibri" w:cs="Calibri"/>
        </w:rPr>
        <w:t> </w:t>
      </w:r>
      <w:r>
        <w:rPr>
          <w:lang w:val="en-CA"/>
        </w:rPr>
        <w:fldChar w:fldCharType="end"/>
      </w:r>
    </w:p>
    <w:p w:rsidR="00650B6D" w:rsidRPr="00650B6D" w:rsidRDefault="00650B6D" w:rsidP="008A63A2">
      <w:pPr>
        <w:pStyle w:val="Heading1"/>
        <w:spacing w:line="480" w:lineRule="auto"/>
        <w:rPr>
          <w:lang w:val="en-CA"/>
        </w:rPr>
      </w:pPr>
      <w:bookmarkStart w:id="16" w:name="_Toc511662389"/>
      <w:r>
        <w:rPr>
          <w:lang w:val="en-CA"/>
        </w:rPr>
        <w:lastRenderedPageBreak/>
        <w:t>Appendix</w:t>
      </w:r>
      <w:bookmarkEnd w:id="16"/>
    </w:p>
    <w:p w:rsidR="00650B6D" w:rsidRDefault="00650B6D" w:rsidP="008A63A2">
      <w:pPr>
        <w:keepNext/>
        <w:spacing w:line="480" w:lineRule="auto"/>
      </w:pPr>
    </w:p>
    <w:p w:rsidR="007336CE" w:rsidRDefault="006A0F56" w:rsidP="008A63A2">
      <w:pPr>
        <w:keepNext/>
        <w:spacing w:line="480" w:lineRule="auto"/>
      </w:pPr>
      <w:r>
        <w:rPr>
          <w:noProof/>
          <w:lang w:val="en-CA"/>
        </w:rPr>
        <w:drawing>
          <wp:inline distT="0" distB="0" distL="0" distR="0">
            <wp:extent cx="5926455" cy="33299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9940"/>
                    </a:xfrm>
                    <a:prstGeom prst="rect">
                      <a:avLst/>
                    </a:prstGeom>
                    <a:noFill/>
                    <a:ln>
                      <a:noFill/>
                    </a:ln>
                  </pic:spPr>
                </pic:pic>
              </a:graphicData>
            </a:graphic>
          </wp:inline>
        </w:drawing>
      </w:r>
    </w:p>
    <w:p w:rsidR="006A0F56" w:rsidRDefault="007336CE" w:rsidP="008A63A2">
      <w:pPr>
        <w:pStyle w:val="Caption"/>
        <w:spacing w:line="480" w:lineRule="auto"/>
      </w:pPr>
      <w:bookmarkStart w:id="17" w:name="_Toc511661786"/>
      <w:r>
        <w:t xml:space="preserve">Figure </w:t>
      </w:r>
      <w:r>
        <w:fldChar w:fldCharType="begin"/>
      </w:r>
      <w:r>
        <w:instrText xml:space="preserve"> SEQ Figure \* ARABIC </w:instrText>
      </w:r>
      <w:r>
        <w:fldChar w:fldCharType="separate"/>
      </w:r>
      <w:r w:rsidR="00FC3A8A">
        <w:rPr>
          <w:noProof/>
        </w:rPr>
        <w:t>1</w:t>
      </w:r>
      <w:r>
        <w:fldChar w:fldCharType="end"/>
      </w:r>
      <w:r>
        <w:t xml:space="preserve"> - 100 LED circuit diagram</w:t>
      </w:r>
      <w:bookmarkEnd w:id="17"/>
    </w:p>
    <w:p w:rsidR="00A2181B" w:rsidRDefault="006A0F56" w:rsidP="008A63A2">
      <w:pPr>
        <w:pStyle w:val="Caption"/>
        <w:keepNext/>
        <w:spacing w:line="480" w:lineRule="auto"/>
      </w:pPr>
      <w:r>
        <w:rPr>
          <w:noProof/>
          <w:lang w:val="en-CA"/>
        </w:rPr>
        <w:lastRenderedPageBreak/>
        <w:drawing>
          <wp:inline distT="0" distB="0" distL="0" distR="0" wp14:anchorId="7F8932CB" wp14:editId="4D6E847D">
            <wp:extent cx="5934710" cy="33381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710" cy="3338195"/>
                    </a:xfrm>
                    <a:prstGeom prst="rect">
                      <a:avLst/>
                    </a:prstGeom>
                    <a:noFill/>
                    <a:ln>
                      <a:noFill/>
                    </a:ln>
                  </pic:spPr>
                </pic:pic>
              </a:graphicData>
            </a:graphic>
          </wp:inline>
        </w:drawing>
      </w:r>
    </w:p>
    <w:p w:rsidR="007336CE" w:rsidRDefault="00A2181B" w:rsidP="008A63A2">
      <w:pPr>
        <w:pStyle w:val="Caption"/>
        <w:spacing w:line="480" w:lineRule="auto"/>
      </w:pPr>
      <w:bookmarkStart w:id="18" w:name="_Toc511661787"/>
      <w:r>
        <w:t xml:space="preserve">Figure </w:t>
      </w:r>
      <w:r>
        <w:fldChar w:fldCharType="begin"/>
      </w:r>
      <w:r>
        <w:instrText xml:space="preserve"> SEQ Figure \* ARABIC </w:instrText>
      </w:r>
      <w:r>
        <w:fldChar w:fldCharType="separate"/>
      </w:r>
      <w:r w:rsidR="00FC3A8A">
        <w:rPr>
          <w:noProof/>
        </w:rPr>
        <w:t>2</w:t>
      </w:r>
      <w:r>
        <w:fldChar w:fldCharType="end"/>
      </w:r>
      <w:r>
        <w:t>- Mock up v1</w:t>
      </w:r>
      <w:bookmarkEnd w:id="18"/>
    </w:p>
    <w:p w:rsidR="00A2181B" w:rsidRDefault="007336CE" w:rsidP="008A63A2">
      <w:pPr>
        <w:pStyle w:val="Caption"/>
        <w:keepNext/>
        <w:spacing w:line="480" w:lineRule="auto"/>
      </w:pPr>
      <w:r>
        <w:rPr>
          <w:noProof/>
        </w:rPr>
        <w:drawing>
          <wp:inline distT="0" distB="0" distL="0" distR="0" wp14:anchorId="3C0695BB">
            <wp:extent cx="6439178" cy="369210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58843" cy="3703381"/>
                    </a:xfrm>
                    <a:prstGeom prst="rect">
                      <a:avLst/>
                    </a:prstGeom>
                    <a:noFill/>
                  </pic:spPr>
                </pic:pic>
              </a:graphicData>
            </a:graphic>
          </wp:inline>
        </w:drawing>
      </w:r>
    </w:p>
    <w:p w:rsidR="006A0F56" w:rsidRDefault="00A2181B" w:rsidP="008A63A2">
      <w:pPr>
        <w:pStyle w:val="Caption"/>
        <w:spacing w:line="480" w:lineRule="auto"/>
      </w:pPr>
      <w:bookmarkStart w:id="19" w:name="_Ref511652615"/>
      <w:bookmarkStart w:id="20" w:name="_Toc511661788"/>
      <w:r>
        <w:t xml:space="preserve">Figure </w:t>
      </w:r>
      <w:r>
        <w:fldChar w:fldCharType="begin"/>
      </w:r>
      <w:r>
        <w:instrText xml:space="preserve"> SEQ Figure \* ARABIC </w:instrText>
      </w:r>
      <w:r>
        <w:fldChar w:fldCharType="separate"/>
      </w:r>
      <w:r w:rsidR="00FC3A8A">
        <w:rPr>
          <w:noProof/>
        </w:rPr>
        <w:t>3</w:t>
      </w:r>
      <w:r>
        <w:fldChar w:fldCharType="end"/>
      </w:r>
      <w:bookmarkEnd w:id="19"/>
      <w:r>
        <w:t>- Mock up v2</w:t>
      </w:r>
      <w:bookmarkEnd w:id="20"/>
    </w:p>
    <w:p w:rsidR="00A2181B" w:rsidRDefault="00A2181B" w:rsidP="008A63A2">
      <w:pPr>
        <w:keepNext/>
        <w:spacing w:line="480" w:lineRule="auto"/>
      </w:pPr>
      <w:r>
        <w:rPr>
          <w:noProof/>
        </w:rPr>
        <w:lastRenderedPageBreak/>
        <mc:AlternateContent>
          <mc:Choice Requires="wpg">
            <w:drawing>
              <wp:inline distT="0" distB="0" distL="0" distR="0" wp14:anchorId="25891D2E" wp14:editId="18312B61">
                <wp:extent cx="4719638" cy="4500563"/>
                <wp:effectExtent l="0" t="0" r="0" b="0"/>
                <wp:docPr id="612" name="Group 612"/>
                <wp:cNvGraphicFramePr/>
                <a:graphic xmlns:a="http://schemas.openxmlformats.org/drawingml/2006/main">
                  <a:graphicData uri="http://schemas.microsoft.com/office/word/2010/wordprocessingGroup">
                    <wpg:wgp>
                      <wpg:cNvGrpSpPr/>
                      <wpg:grpSpPr>
                        <a:xfrm>
                          <a:off x="0" y="0"/>
                          <a:ext cx="4719638" cy="4500563"/>
                          <a:chOff x="0" y="0"/>
                          <a:chExt cx="4719638" cy="4500563"/>
                        </a:xfrm>
                      </wpg:grpSpPr>
                      <wps:wsp>
                        <wps:cNvPr id="15" name="Shape 15"/>
                        <wps:cNvSpPr/>
                        <wps:spPr>
                          <a:xfrm>
                            <a:off x="1423988" y="719137"/>
                            <a:ext cx="571500" cy="571500"/>
                          </a:xfrm>
                          <a:custGeom>
                            <a:avLst/>
                            <a:gdLst/>
                            <a:ahLst/>
                            <a:cxnLst/>
                            <a:rect l="0" t="0" r="0" b="0"/>
                            <a:pathLst>
                              <a:path w="571500" h="571500">
                                <a:moveTo>
                                  <a:pt x="285750" y="571500"/>
                                </a:moveTo>
                                <a:cubicBezTo>
                                  <a:pt x="266988" y="571500"/>
                                  <a:pt x="248405" y="569670"/>
                                  <a:pt x="230003" y="566010"/>
                                </a:cubicBezTo>
                                <a:cubicBezTo>
                                  <a:pt x="211601" y="562349"/>
                                  <a:pt x="193733" y="556929"/>
                                  <a:pt x="176398" y="549749"/>
                                </a:cubicBezTo>
                                <a:cubicBezTo>
                                  <a:pt x="159064" y="542569"/>
                                  <a:pt x="142597" y="533766"/>
                                  <a:pt x="126996" y="523342"/>
                                </a:cubicBezTo>
                                <a:cubicBezTo>
                                  <a:pt x="111396" y="512919"/>
                                  <a:pt x="96962" y="501073"/>
                                  <a:pt x="83694" y="487806"/>
                                </a:cubicBezTo>
                                <a:cubicBezTo>
                                  <a:pt x="70427" y="474539"/>
                                  <a:pt x="58582" y="460105"/>
                                  <a:pt x="48158" y="444504"/>
                                </a:cubicBezTo>
                                <a:cubicBezTo>
                                  <a:pt x="37734" y="428904"/>
                                  <a:pt x="28932" y="412436"/>
                                  <a:pt x="21752" y="395102"/>
                                </a:cubicBezTo>
                                <a:cubicBezTo>
                                  <a:pt x="14572" y="377767"/>
                                  <a:pt x="9151" y="359899"/>
                                  <a:pt x="5491" y="341497"/>
                                </a:cubicBezTo>
                                <a:cubicBezTo>
                                  <a:pt x="1830" y="323095"/>
                                  <a:pt x="0" y="304513"/>
                                  <a:pt x="0" y="285750"/>
                                </a:cubicBezTo>
                                <a:cubicBezTo>
                                  <a:pt x="0" y="266988"/>
                                  <a:pt x="1830" y="248405"/>
                                  <a:pt x="5491" y="230003"/>
                                </a:cubicBezTo>
                                <a:cubicBezTo>
                                  <a:pt x="9151" y="211601"/>
                                  <a:pt x="14572" y="193733"/>
                                  <a:pt x="21752" y="176398"/>
                                </a:cubicBezTo>
                                <a:cubicBezTo>
                                  <a:pt x="28932" y="159064"/>
                                  <a:pt x="37734" y="142597"/>
                                  <a:pt x="48158" y="126996"/>
                                </a:cubicBezTo>
                                <a:cubicBezTo>
                                  <a:pt x="58582" y="111395"/>
                                  <a:pt x="70427" y="96962"/>
                                  <a:pt x="83694" y="83694"/>
                                </a:cubicBezTo>
                                <a:cubicBezTo>
                                  <a:pt x="96962" y="70427"/>
                                  <a:pt x="111396" y="58582"/>
                                  <a:pt x="126996" y="48158"/>
                                </a:cubicBezTo>
                                <a:cubicBezTo>
                                  <a:pt x="142597" y="37734"/>
                                  <a:pt x="159064" y="28932"/>
                                  <a:pt x="176398" y="21751"/>
                                </a:cubicBezTo>
                                <a:cubicBezTo>
                                  <a:pt x="193733" y="14571"/>
                                  <a:pt x="211601" y="9151"/>
                                  <a:pt x="230003" y="5491"/>
                                </a:cubicBezTo>
                                <a:cubicBezTo>
                                  <a:pt x="248405" y="1830"/>
                                  <a:pt x="266988" y="0"/>
                                  <a:pt x="285750" y="0"/>
                                </a:cubicBezTo>
                                <a:cubicBezTo>
                                  <a:pt x="304513" y="0"/>
                                  <a:pt x="323095" y="1830"/>
                                  <a:pt x="341497" y="5491"/>
                                </a:cubicBezTo>
                                <a:cubicBezTo>
                                  <a:pt x="359899" y="9151"/>
                                  <a:pt x="377768" y="14571"/>
                                  <a:pt x="395102" y="21751"/>
                                </a:cubicBezTo>
                                <a:cubicBezTo>
                                  <a:pt x="412436" y="28932"/>
                                  <a:pt x="428904" y="37734"/>
                                  <a:pt x="444504" y="48158"/>
                                </a:cubicBezTo>
                                <a:cubicBezTo>
                                  <a:pt x="460105" y="58582"/>
                                  <a:pt x="474539" y="70427"/>
                                  <a:pt x="487806" y="83694"/>
                                </a:cubicBezTo>
                                <a:cubicBezTo>
                                  <a:pt x="501073" y="96962"/>
                                  <a:pt x="512919" y="111395"/>
                                  <a:pt x="523342" y="126996"/>
                                </a:cubicBezTo>
                                <a:cubicBezTo>
                                  <a:pt x="533766" y="142597"/>
                                  <a:pt x="542568" y="159064"/>
                                  <a:pt x="549749" y="176398"/>
                                </a:cubicBezTo>
                                <a:cubicBezTo>
                                  <a:pt x="556929" y="193733"/>
                                  <a:pt x="562349" y="211601"/>
                                  <a:pt x="566009" y="230003"/>
                                </a:cubicBezTo>
                                <a:cubicBezTo>
                                  <a:pt x="569670" y="248405"/>
                                  <a:pt x="571500" y="266988"/>
                                  <a:pt x="571500" y="285750"/>
                                </a:cubicBezTo>
                                <a:cubicBezTo>
                                  <a:pt x="571500" y="304513"/>
                                  <a:pt x="569670" y="323095"/>
                                  <a:pt x="566009" y="341497"/>
                                </a:cubicBezTo>
                                <a:cubicBezTo>
                                  <a:pt x="562349" y="359899"/>
                                  <a:pt x="556929" y="377767"/>
                                  <a:pt x="549749" y="395102"/>
                                </a:cubicBezTo>
                                <a:cubicBezTo>
                                  <a:pt x="542568" y="412436"/>
                                  <a:pt x="533766" y="428904"/>
                                  <a:pt x="523342" y="444504"/>
                                </a:cubicBezTo>
                                <a:cubicBezTo>
                                  <a:pt x="512919" y="460105"/>
                                  <a:pt x="501073" y="474539"/>
                                  <a:pt x="487806" y="487806"/>
                                </a:cubicBezTo>
                                <a:cubicBezTo>
                                  <a:pt x="474539" y="501073"/>
                                  <a:pt x="460105" y="512919"/>
                                  <a:pt x="444504" y="523342"/>
                                </a:cubicBezTo>
                                <a:cubicBezTo>
                                  <a:pt x="428904" y="533766"/>
                                  <a:pt x="412436" y="542568"/>
                                  <a:pt x="395102" y="549748"/>
                                </a:cubicBezTo>
                                <a:cubicBezTo>
                                  <a:pt x="377768" y="556929"/>
                                  <a:pt x="359899" y="562349"/>
                                  <a:pt x="341497" y="566009"/>
                                </a:cubicBezTo>
                                <a:cubicBezTo>
                                  <a:pt x="323095" y="569670"/>
                                  <a:pt x="304513" y="571500"/>
                                  <a:pt x="285750" y="571500"/>
                                </a:cubicBezTo>
                                <a:close/>
                              </a:path>
                            </a:pathLst>
                          </a:custGeom>
                          <a:ln w="0" cap="flat">
                            <a:miter lim="100000"/>
                          </a:ln>
                        </wps:spPr>
                        <wps:style>
                          <a:lnRef idx="1">
                            <a:srgbClr val="000000"/>
                          </a:lnRef>
                          <a:fillRef idx="0">
                            <a:srgbClr val="000000">
                              <a:alpha val="0"/>
                            </a:srgbClr>
                          </a:fillRef>
                          <a:effectRef idx="0">
                            <a:scrgbClr r="0" g="0" b="0"/>
                          </a:effectRef>
                          <a:fontRef idx="none"/>
                        </wps:style>
                        <wps:bodyPr/>
                      </wps:wsp>
                      <wps:wsp>
                        <wps:cNvPr id="16" name="Rectangle 16"/>
                        <wps:cNvSpPr/>
                        <wps:spPr>
                          <a:xfrm>
                            <a:off x="1439354" y="896327"/>
                            <a:ext cx="703403" cy="127375"/>
                          </a:xfrm>
                          <a:prstGeom prst="rect">
                            <a:avLst/>
                          </a:prstGeom>
                          <a:ln>
                            <a:noFill/>
                          </a:ln>
                        </wps:spPr>
                        <wps:txbx>
                          <w:txbxContent>
                            <w:p w:rsidR="009B5FCF" w:rsidRDefault="009B5FCF" w:rsidP="00A2181B">
                              <w:r>
                                <w:rPr>
                                  <w:rFonts w:ascii="Arial" w:eastAsia="Arial" w:hAnsi="Arial" w:cs="Arial"/>
                                  <w:sz w:val="14"/>
                                </w:rPr>
                                <w:t>Check for any</w:t>
                              </w:r>
                            </w:p>
                          </w:txbxContent>
                        </wps:txbx>
                        <wps:bodyPr horzOverflow="overflow" vert="horz" lIns="0" tIns="0" rIns="0" bIns="0" rtlCol="0">
                          <a:noAutofit/>
                        </wps:bodyPr>
                      </wps:wsp>
                      <wps:wsp>
                        <wps:cNvPr id="17" name="Rectangle 17"/>
                        <wps:cNvSpPr/>
                        <wps:spPr>
                          <a:xfrm>
                            <a:off x="1491704" y="996339"/>
                            <a:ext cx="564003" cy="127375"/>
                          </a:xfrm>
                          <a:prstGeom prst="rect">
                            <a:avLst/>
                          </a:prstGeom>
                          <a:ln>
                            <a:noFill/>
                          </a:ln>
                        </wps:spPr>
                        <wps:txbx>
                          <w:txbxContent>
                            <w:p w:rsidR="009B5FCF" w:rsidRDefault="009B5FCF" w:rsidP="00A2181B">
                              <w:r>
                                <w:rPr>
                                  <w:rFonts w:ascii="Arial" w:eastAsia="Arial" w:hAnsi="Arial" w:cs="Arial"/>
                                  <w:sz w:val="14"/>
                                </w:rPr>
                                <w:t>Serial Data</w:t>
                              </w:r>
                            </w:p>
                          </w:txbxContent>
                        </wps:txbx>
                        <wps:bodyPr horzOverflow="overflow" vert="horz" lIns="0" tIns="0" rIns="0" bIns="0" rtlCol="0">
                          <a:noAutofit/>
                        </wps:bodyPr>
                      </wps:wsp>
                      <wps:wsp>
                        <wps:cNvPr id="18" name="Shape 18"/>
                        <wps:cNvSpPr/>
                        <wps:spPr>
                          <a:xfrm>
                            <a:off x="1714500" y="576263"/>
                            <a:ext cx="433388" cy="428625"/>
                          </a:xfrm>
                          <a:custGeom>
                            <a:avLst/>
                            <a:gdLst/>
                            <a:ahLst/>
                            <a:cxnLst/>
                            <a:rect l="0" t="0" r="0" b="0"/>
                            <a:pathLst>
                              <a:path w="433388" h="428625">
                                <a:moveTo>
                                  <a:pt x="0" y="138113"/>
                                </a:moveTo>
                                <a:lnTo>
                                  <a:pt x="4763" y="0"/>
                                </a:lnTo>
                                <a:lnTo>
                                  <a:pt x="433388" y="0"/>
                                </a:lnTo>
                                <a:lnTo>
                                  <a:pt x="433388" y="428625"/>
                                </a:lnTo>
                                <a:lnTo>
                                  <a:pt x="336042" y="42862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9" name="Shape 19"/>
                        <wps:cNvSpPr/>
                        <wps:spPr>
                          <a:xfrm>
                            <a:off x="2013014" y="9799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0" name="Shape 20"/>
                        <wps:cNvSpPr/>
                        <wps:spPr>
                          <a:xfrm>
                            <a:off x="2013014" y="9799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08" name="Shape 708"/>
                        <wps:cNvSpPr/>
                        <wps:spPr>
                          <a:xfrm>
                            <a:off x="1971675" y="533400"/>
                            <a:ext cx="242888" cy="100013"/>
                          </a:xfrm>
                          <a:custGeom>
                            <a:avLst/>
                            <a:gdLst/>
                            <a:ahLst/>
                            <a:cxnLst/>
                            <a:rect l="0" t="0" r="0" b="0"/>
                            <a:pathLst>
                              <a:path w="242888" h="100013">
                                <a:moveTo>
                                  <a:pt x="0" y="0"/>
                                </a:moveTo>
                                <a:lnTo>
                                  <a:pt x="242888" y="0"/>
                                </a:lnTo>
                                <a:lnTo>
                                  <a:pt x="242888"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2" name="Rectangle 22"/>
                        <wps:cNvSpPr/>
                        <wps:spPr>
                          <a:xfrm>
                            <a:off x="1971675" y="534377"/>
                            <a:ext cx="323170" cy="127375"/>
                          </a:xfrm>
                          <a:prstGeom prst="rect">
                            <a:avLst/>
                          </a:prstGeom>
                          <a:ln>
                            <a:noFill/>
                          </a:ln>
                        </wps:spPr>
                        <wps:txbx>
                          <w:txbxContent>
                            <w:p w:rsidR="009B5FCF" w:rsidRDefault="009B5FCF" w:rsidP="00A2181B">
                              <w:r>
                                <w:rPr>
                                  <w:rFonts w:ascii="Arial" w:eastAsia="Arial" w:hAnsi="Arial" w:cs="Arial"/>
                                  <w:sz w:val="14"/>
                                </w:rPr>
                                <w:t>Check</w:t>
                              </w:r>
                            </w:p>
                          </w:txbxContent>
                        </wps:txbx>
                        <wps:bodyPr horzOverflow="overflow" vert="horz" lIns="0" tIns="0" rIns="0" bIns="0" rtlCol="0">
                          <a:noAutofit/>
                        </wps:bodyPr>
                      </wps:wsp>
                      <wps:wsp>
                        <wps:cNvPr id="23" name="Shape 23"/>
                        <wps:cNvSpPr/>
                        <wps:spPr>
                          <a:xfrm>
                            <a:off x="2050542" y="1081088"/>
                            <a:ext cx="878396" cy="495300"/>
                          </a:xfrm>
                          <a:custGeom>
                            <a:avLst/>
                            <a:gdLst/>
                            <a:ahLst/>
                            <a:cxnLst/>
                            <a:rect l="0" t="0" r="0" b="0"/>
                            <a:pathLst>
                              <a:path w="878396" h="495300">
                                <a:moveTo>
                                  <a:pt x="878396" y="495300"/>
                                </a:moveTo>
                                <a:lnTo>
                                  <a:pt x="878396" y="0"/>
                                </a:ln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24" name="Shape 24"/>
                        <wps:cNvSpPr/>
                        <wps:spPr>
                          <a:xfrm>
                            <a:off x="2013014" y="10561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5" name="Shape 25"/>
                        <wps:cNvSpPr/>
                        <wps:spPr>
                          <a:xfrm>
                            <a:off x="2013014" y="10561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09" name="Shape 709"/>
                        <wps:cNvSpPr/>
                        <wps:spPr>
                          <a:xfrm>
                            <a:off x="2486025" y="1028700"/>
                            <a:ext cx="650081" cy="100013"/>
                          </a:xfrm>
                          <a:custGeom>
                            <a:avLst/>
                            <a:gdLst/>
                            <a:ahLst/>
                            <a:cxnLst/>
                            <a:rect l="0" t="0" r="0" b="0"/>
                            <a:pathLst>
                              <a:path w="650081" h="100013">
                                <a:moveTo>
                                  <a:pt x="0" y="0"/>
                                </a:moveTo>
                                <a:lnTo>
                                  <a:pt x="650081" y="0"/>
                                </a:lnTo>
                                <a:lnTo>
                                  <a:pt x="650081"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7" name="Rectangle 27"/>
                        <wps:cNvSpPr/>
                        <wps:spPr>
                          <a:xfrm>
                            <a:off x="2486025" y="1029677"/>
                            <a:ext cx="868023" cy="127375"/>
                          </a:xfrm>
                          <a:prstGeom prst="rect">
                            <a:avLst/>
                          </a:prstGeom>
                          <a:ln>
                            <a:noFill/>
                          </a:ln>
                        </wps:spPr>
                        <wps:txbx>
                          <w:txbxContent>
                            <w:p w:rsidR="009B5FCF" w:rsidRDefault="009B5FCF" w:rsidP="00A2181B">
                              <w:r>
                                <w:rPr>
                                  <w:rFonts w:ascii="Arial" w:eastAsia="Arial" w:hAnsi="Arial" w:cs="Arial"/>
                                  <w:sz w:val="14"/>
                                </w:rPr>
                                <w:t>no starter marker</w:t>
                              </w:r>
                            </w:p>
                          </w:txbxContent>
                        </wps:txbx>
                        <wps:bodyPr horzOverflow="overflow" vert="horz" lIns="0" tIns="0" rIns="0" bIns="0" rtlCol="0">
                          <a:noAutofit/>
                        </wps:bodyPr>
                      </wps:wsp>
                      <wps:wsp>
                        <wps:cNvPr id="28" name="Shape 28"/>
                        <wps:cNvSpPr/>
                        <wps:spPr>
                          <a:xfrm>
                            <a:off x="3214688" y="1862138"/>
                            <a:ext cx="383096" cy="781050"/>
                          </a:xfrm>
                          <a:custGeom>
                            <a:avLst/>
                            <a:gdLst/>
                            <a:ahLst/>
                            <a:cxnLst/>
                            <a:rect l="0" t="0" r="0" b="0"/>
                            <a:pathLst>
                              <a:path w="383096" h="781050">
                                <a:moveTo>
                                  <a:pt x="0" y="0"/>
                                </a:moveTo>
                                <a:lnTo>
                                  <a:pt x="219075" y="0"/>
                                </a:lnTo>
                                <a:lnTo>
                                  <a:pt x="219075" y="781050"/>
                                </a:lnTo>
                                <a:lnTo>
                                  <a:pt x="383096" y="78105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29" name="Shape 29"/>
                        <wps:cNvSpPr/>
                        <wps:spPr>
                          <a:xfrm>
                            <a:off x="3585305" y="2618232"/>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 name="Shape 30"/>
                        <wps:cNvSpPr/>
                        <wps:spPr>
                          <a:xfrm>
                            <a:off x="3585305" y="2618232"/>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1" name="Shape 31"/>
                        <wps:cNvSpPr/>
                        <wps:spPr>
                          <a:xfrm>
                            <a:off x="2643188" y="1576388"/>
                            <a:ext cx="571500" cy="571500"/>
                          </a:xfrm>
                          <a:custGeom>
                            <a:avLst/>
                            <a:gdLst/>
                            <a:ahLst/>
                            <a:cxnLst/>
                            <a:rect l="0" t="0" r="0" b="0"/>
                            <a:pathLst>
                              <a:path w="571500" h="571500">
                                <a:moveTo>
                                  <a:pt x="285750" y="0"/>
                                </a:moveTo>
                                <a:cubicBezTo>
                                  <a:pt x="304512" y="0"/>
                                  <a:pt x="323095" y="1830"/>
                                  <a:pt x="341497" y="5491"/>
                                </a:cubicBezTo>
                                <a:cubicBezTo>
                                  <a:pt x="359899" y="9151"/>
                                  <a:pt x="377767" y="14571"/>
                                  <a:pt x="395101" y="21751"/>
                                </a:cubicBezTo>
                                <a:cubicBezTo>
                                  <a:pt x="412436" y="28932"/>
                                  <a:pt x="428903" y="37733"/>
                                  <a:pt x="444504" y="48157"/>
                                </a:cubicBezTo>
                                <a:cubicBezTo>
                                  <a:pt x="460104" y="58581"/>
                                  <a:pt x="474538" y="70427"/>
                                  <a:pt x="487806" y="83694"/>
                                </a:cubicBezTo>
                                <a:cubicBezTo>
                                  <a:pt x="501073" y="96961"/>
                                  <a:pt x="512918" y="111395"/>
                                  <a:pt x="523342" y="126996"/>
                                </a:cubicBezTo>
                                <a:cubicBezTo>
                                  <a:pt x="533766" y="142596"/>
                                  <a:pt x="542568" y="159063"/>
                                  <a:pt x="549748" y="176398"/>
                                </a:cubicBezTo>
                                <a:cubicBezTo>
                                  <a:pt x="556928" y="193732"/>
                                  <a:pt x="562349" y="211601"/>
                                  <a:pt x="566009" y="230003"/>
                                </a:cubicBezTo>
                                <a:cubicBezTo>
                                  <a:pt x="569670" y="248405"/>
                                  <a:pt x="571500" y="266987"/>
                                  <a:pt x="571500" y="285750"/>
                                </a:cubicBez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5"/>
                                  <a:pt x="501073" y="474538"/>
                                  <a:pt x="487806" y="487806"/>
                                </a:cubicBezTo>
                                <a:cubicBezTo>
                                  <a:pt x="474538" y="501073"/>
                                  <a:pt x="460104" y="512918"/>
                                  <a:pt x="444504" y="523342"/>
                                </a:cubicBezTo>
                                <a:cubicBezTo>
                                  <a:pt x="428903" y="533766"/>
                                  <a:pt x="412436" y="542568"/>
                                  <a:pt x="395101" y="549748"/>
                                </a:cubicBezTo>
                                <a:cubicBezTo>
                                  <a:pt x="377767" y="556928"/>
                                  <a:pt x="359899" y="562349"/>
                                  <a:pt x="341497" y="566009"/>
                                </a:cubicBezTo>
                                <a:cubicBezTo>
                                  <a:pt x="323095" y="569670"/>
                                  <a:pt x="304512" y="571500"/>
                                  <a:pt x="285750" y="571500"/>
                                </a:cubicBezTo>
                                <a:cubicBezTo>
                                  <a:pt x="266987" y="571500"/>
                                  <a:pt x="248405" y="569670"/>
                                  <a:pt x="230003" y="566009"/>
                                </a:cubicBezTo>
                                <a:cubicBezTo>
                                  <a:pt x="211601" y="562349"/>
                                  <a:pt x="193732" y="556929"/>
                                  <a:pt x="176398" y="549748"/>
                                </a:cubicBezTo>
                                <a:cubicBezTo>
                                  <a:pt x="159064" y="542568"/>
                                  <a:pt x="142596" y="533766"/>
                                  <a:pt x="126995" y="523342"/>
                                </a:cubicBezTo>
                                <a:cubicBezTo>
                                  <a:pt x="111395" y="512918"/>
                                  <a:pt x="96961" y="501073"/>
                                  <a:pt x="83694" y="487806"/>
                                </a:cubicBezTo>
                                <a:cubicBezTo>
                                  <a:pt x="70427" y="474538"/>
                                  <a:pt x="58581" y="460105"/>
                                  <a:pt x="48157" y="444504"/>
                                </a:cubicBezTo>
                                <a:cubicBezTo>
                                  <a:pt x="37733" y="428903"/>
                                  <a:pt x="28931" y="412436"/>
                                  <a:pt x="21751" y="395101"/>
                                </a:cubicBezTo>
                                <a:cubicBezTo>
                                  <a:pt x="14571" y="377767"/>
                                  <a:pt x="9151" y="359899"/>
                                  <a:pt x="5490" y="341497"/>
                                </a:cubicBezTo>
                                <a:cubicBezTo>
                                  <a:pt x="1830" y="323095"/>
                                  <a:pt x="0" y="304512"/>
                                  <a:pt x="0" y="285750"/>
                                </a:cubicBezTo>
                                <a:cubicBezTo>
                                  <a:pt x="0" y="266987"/>
                                  <a:pt x="1830" y="248405"/>
                                  <a:pt x="5490" y="230003"/>
                                </a:cubicBezTo>
                                <a:cubicBezTo>
                                  <a:pt x="9151" y="211601"/>
                                  <a:pt x="14571" y="193732"/>
                                  <a:pt x="21751" y="176398"/>
                                </a:cubicBezTo>
                                <a:cubicBezTo>
                                  <a:pt x="28931" y="159063"/>
                                  <a:pt x="37733" y="142596"/>
                                  <a:pt x="48157" y="126996"/>
                                </a:cubicBezTo>
                                <a:cubicBezTo>
                                  <a:pt x="58581" y="111395"/>
                                  <a:pt x="70427" y="96961"/>
                                  <a:pt x="83694" y="83694"/>
                                </a:cubicBezTo>
                                <a:cubicBezTo>
                                  <a:pt x="96961" y="70427"/>
                                  <a:pt x="111395" y="58581"/>
                                  <a:pt x="126995" y="48157"/>
                                </a:cubicBezTo>
                                <a:cubicBezTo>
                                  <a:pt x="142596" y="37733"/>
                                  <a:pt x="159064" y="28932"/>
                                  <a:pt x="176398" y="21751"/>
                                </a:cubicBezTo>
                                <a:cubicBezTo>
                                  <a:pt x="193732"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32" name="Shape 32"/>
                        <wps:cNvSpPr/>
                        <wps:spPr>
                          <a:xfrm>
                            <a:off x="2643188" y="1576388"/>
                            <a:ext cx="571500" cy="571500"/>
                          </a:xfrm>
                          <a:custGeom>
                            <a:avLst/>
                            <a:gdLst/>
                            <a:ahLst/>
                            <a:cxnLst/>
                            <a:rect l="0" t="0" r="0" b="0"/>
                            <a:pathLst>
                              <a:path w="571500" h="571500">
                                <a:moveTo>
                                  <a:pt x="571500" y="285750"/>
                                </a:move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5"/>
                                  <a:pt x="501073" y="474538"/>
                                  <a:pt x="487806" y="487806"/>
                                </a:cubicBezTo>
                                <a:cubicBezTo>
                                  <a:pt x="474538" y="501073"/>
                                  <a:pt x="460104" y="512918"/>
                                  <a:pt x="444504" y="523342"/>
                                </a:cubicBezTo>
                                <a:cubicBezTo>
                                  <a:pt x="428903" y="533766"/>
                                  <a:pt x="412436" y="542568"/>
                                  <a:pt x="395101" y="549748"/>
                                </a:cubicBezTo>
                                <a:cubicBezTo>
                                  <a:pt x="377767" y="556928"/>
                                  <a:pt x="359899" y="562349"/>
                                  <a:pt x="341497" y="566009"/>
                                </a:cubicBezTo>
                                <a:cubicBezTo>
                                  <a:pt x="323095" y="569670"/>
                                  <a:pt x="304512" y="571500"/>
                                  <a:pt x="285750" y="571500"/>
                                </a:cubicBezTo>
                                <a:cubicBezTo>
                                  <a:pt x="266987" y="571500"/>
                                  <a:pt x="248405" y="569670"/>
                                  <a:pt x="230003" y="566009"/>
                                </a:cubicBezTo>
                                <a:cubicBezTo>
                                  <a:pt x="211601" y="562349"/>
                                  <a:pt x="193732" y="556929"/>
                                  <a:pt x="176398" y="549748"/>
                                </a:cubicBezTo>
                                <a:cubicBezTo>
                                  <a:pt x="159064" y="542568"/>
                                  <a:pt x="142596" y="533766"/>
                                  <a:pt x="126995" y="523342"/>
                                </a:cubicBezTo>
                                <a:cubicBezTo>
                                  <a:pt x="111395" y="512918"/>
                                  <a:pt x="96961" y="501073"/>
                                  <a:pt x="83694" y="487806"/>
                                </a:cubicBezTo>
                                <a:cubicBezTo>
                                  <a:pt x="70427" y="474538"/>
                                  <a:pt x="58581" y="460105"/>
                                  <a:pt x="48157" y="444504"/>
                                </a:cubicBezTo>
                                <a:cubicBezTo>
                                  <a:pt x="37733" y="428903"/>
                                  <a:pt x="28931" y="412436"/>
                                  <a:pt x="21751" y="395101"/>
                                </a:cubicBezTo>
                                <a:cubicBezTo>
                                  <a:pt x="14571" y="377767"/>
                                  <a:pt x="9151" y="359899"/>
                                  <a:pt x="5490" y="341497"/>
                                </a:cubicBezTo>
                                <a:cubicBezTo>
                                  <a:pt x="1830" y="323095"/>
                                  <a:pt x="0" y="304512"/>
                                  <a:pt x="0" y="285750"/>
                                </a:cubicBezTo>
                                <a:cubicBezTo>
                                  <a:pt x="0" y="266987"/>
                                  <a:pt x="1830" y="248405"/>
                                  <a:pt x="5490" y="230003"/>
                                </a:cubicBezTo>
                                <a:cubicBezTo>
                                  <a:pt x="9151" y="211601"/>
                                  <a:pt x="14571" y="193732"/>
                                  <a:pt x="21751" y="176398"/>
                                </a:cubicBezTo>
                                <a:cubicBezTo>
                                  <a:pt x="28931" y="159063"/>
                                  <a:pt x="37733" y="142596"/>
                                  <a:pt x="48157" y="126996"/>
                                </a:cubicBezTo>
                                <a:cubicBezTo>
                                  <a:pt x="58581" y="111395"/>
                                  <a:pt x="70427" y="96961"/>
                                  <a:pt x="83694" y="83694"/>
                                </a:cubicBezTo>
                                <a:cubicBezTo>
                                  <a:pt x="96961" y="70427"/>
                                  <a:pt x="111395" y="58581"/>
                                  <a:pt x="126995" y="48157"/>
                                </a:cubicBezTo>
                                <a:cubicBezTo>
                                  <a:pt x="142596" y="37733"/>
                                  <a:pt x="159064" y="28932"/>
                                  <a:pt x="176398" y="21751"/>
                                </a:cubicBezTo>
                                <a:cubicBezTo>
                                  <a:pt x="193732" y="14571"/>
                                  <a:pt x="211601" y="9151"/>
                                  <a:pt x="230003" y="5491"/>
                                </a:cubicBezTo>
                                <a:cubicBezTo>
                                  <a:pt x="248405" y="1830"/>
                                  <a:pt x="266987" y="0"/>
                                  <a:pt x="285750" y="0"/>
                                </a:cubicBezTo>
                                <a:cubicBezTo>
                                  <a:pt x="304512" y="0"/>
                                  <a:pt x="323095" y="1830"/>
                                  <a:pt x="341497" y="5491"/>
                                </a:cubicBezTo>
                                <a:cubicBezTo>
                                  <a:pt x="359899" y="9151"/>
                                  <a:pt x="377767" y="14571"/>
                                  <a:pt x="395101" y="21751"/>
                                </a:cubicBezTo>
                                <a:cubicBezTo>
                                  <a:pt x="412436" y="28932"/>
                                  <a:pt x="428903" y="37733"/>
                                  <a:pt x="444504" y="48157"/>
                                </a:cubicBezTo>
                                <a:cubicBezTo>
                                  <a:pt x="460104" y="58581"/>
                                  <a:pt x="474538" y="70427"/>
                                  <a:pt x="487806" y="83694"/>
                                </a:cubicBezTo>
                                <a:cubicBezTo>
                                  <a:pt x="501073" y="96961"/>
                                  <a:pt x="512918" y="111395"/>
                                  <a:pt x="523342" y="126996"/>
                                </a:cubicBezTo>
                                <a:cubicBezTo>
                                  <a:pt x="533766" y="142596"/>
                                  <a:pt x="542568" y="159063"/>
                                  <a:pt x="549748" y="176398"/>
                                </a:cubicBezTo>
                                <a:cubicBezTo>
                                  <a:pt x="556928" y="193732"/>
                                  <a:pt x="562349" y="211601"/>
                                  <a:pt x="566009"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33" name="Rectangle 33"/>
                        <wps:cNvSpPr/>
                        <wps:spPr>
                          <a:xfrm>
                            <a:off x="2739591" y="1705952"/>
                            <a:ext cx="487901" cy="127375"/>
                          </a:xfrm>
                          <a:prstGeom prst="rect">
                            <a:avLst/>
                          </a:prstGeom>
                          <a:ln>
                            <a:noFill/>
                          </a:ln>
                        </wps:spPr>
                        <wps:txbx>
                          <w:txbxContent>
                            <w:p w:rsidR="009B5FCF" w:rsidRDefault="009B5FCF" w:rsidP="00A2181B">
                              <w:r>
                                <w:rPr>
                                  <w:rFonts w:ascii="Arial" w:eastAsia="Arial" w:hAnsi="Arial" w:cs="Arial"/>
                                  <w:sz w:val="14"/>
                                </w:rPr>
                                <w:t>Check for</w:t>
                              </w:r>
                            </w:p>
                          </w:txbxContent>
                        </wps:txbx>
                        <wps:bodyPr horzOverflow="overflow" vert="horz" lIns="0" tIns="0" rIns="0" bIns="0" rtlCol="0">
                          <a:noAutofit/>
                        </wps:bodyPr>
                      </wps:wsp>
                      <wps:wsp>
                        <wps:cNvPr id="34" name="Rectangle 34"/>
                        <wps:cNvSpPr/>
                        <wps:spPr>
                          <a:xfrm>
                            <a:off x="2789597" y="1805964"/>
                            <a:ext cx="354736" cy="127375"/>
                          </a:xfrm>
                          <a:prstGeom prst="rect">
                            <a:avLst/>
                          </a:prstGeom>
                          <a:ln>
                            <a:noFill/>
                          </a:ln>
                        </wps:spPr>
                        <wps:txbx>
                          <w:txbxContent>
                            <w:p w:rsidR="009B5FCF" w:rsidRDefault="009B5FCF" w:rsidP="00A2181B">
                              <w:r>
                                <w:rPr>
                                  <w:rFonts w:ascii="Arial" w:eastAsia="Arial" w:hAnsi="Arial" w:cs="Arial"/>
                                  <w:sz w:val="14"/>
                                </w:rPr>
                                <w:t>marker</w:t>
                              </w:r>
                            </w:p>
                          </w:txbxContent>
                        </wps:txbx>
                        <wps:bodyPr horzOverflow="overflow" vert="horz" lIns="0" tIns="0" rIns="0" bIns="0" rtlCol="0">
                          <a:noAutofit/>
                        </wps:bodyPr>
                      </wps:wsp>
                      <wps:wsp>
                        <wps:cNvPr id="35" name="Rectangle 35"/>
                        <wps:cNvSpPr/>
                        <wps:spPr>
                          <a:xfrm>
                            <a:off x="2744279" y="1905977"/>
                            <a:ext cx="475264" cy="127375"/>
                          </a:xfrm>
                          <a:prstGeom prst="rect">
                            <a:avLst/>
                          </a:prstGeom>
                          <a:ln>
                            <a:noFill/>
                          </a:ln>
                        </wps:spPr>
                        <wps:txbx>
                          <w:txbxContent>
                            <w:p w:rsidR="009B5FCF" w:rsidRDefault="009B5FCF" w:rsidP="00A2181B">
                              <w:r>
                                <w:rPr>
                                  <w:rFonts w:ascii="Arial" w:eastAsia="Arial" w:hAnsi="Arial" w:cs="Arial"/>
                                  <w:sz w:val="14"/>
                                </w:rPr>
                                <w:t>character</w:t>
                              </w:r>
                            </w:p>
                          </w:txbxContent>
                        </wps:txbx>
                        <wps:bodyPr horzOverflow="overflow" vert="horz" lIns="0" tIns="0" rIns="0" bIns="0" rtlCol="0">
                          <a:noAutofit/>
                        </wps:bodyPr>
                      </wps:wsp>
                      <wps:wsp>
                        <wps:cNvPr id="36" name="Shape 36"/>
                        <wps:cNvSpPr/>
                        <wps:spPr>
                          <a:xfrm>
                            <a:off x="1719263" y="1290638"/>
                            <a:ext cx="885254" cy="547592"/>
                          </a:xfrm>
                          <a:custGeom>
                            <a:avLst/>
                            <a:gdLst/>
                            <a:ahLst/>
                            <a:cxnLst/>
                            <a:rect l="0" t="0" r="0" b="0"/>
                            <a:pathLst>
                              <a:path w="885254" h="547592">
                                <a:moveTo>
                                  <a:pt x="0" y="0"/>
                                </a:moveTo>
                                <a:lnTo>
                                  <a:pt x="885254" y="547592"/>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7" name="Shape 37"/>
                        <wps:cNvSpPr/>
                        <wps:spPr>
                          <a:xfrm>
                            <a:off x="2580704" y="1810322"/>
                            <a:ext cx="55721" cy="47625"/>
                          </a:xfrm>
                          <a:custGeom>
                            <a:avLst/>
                            <a:gdLst/>
                            <a:ahLst/>
                            <a:cxnLst/>
                            <a:rect l="0" t="0" r="0" b="0"/>
                            <a:pathLst>
                              <a:path w="55721" h="47625">
                                <a:moveTo>
                                  <a:pt x="26289" y="0"/>
                                </a:moveTo>
                                <a:lnTo>
                                  <a:pt x="55721" y="47625"/>
                                </a:lnTo>
                                <a:lnTo>
                                  <a:pt x="0" y="42577"/>
                                </a:lnTo>
                                <a:lnTo>
                                  <a:pt x="23813" y="27908"/>
                                </a:lnTo>
                                <a:lnTo>
                                  <a:pt x="26289"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8" name="Shape 38"/>
                        <wps:cNvSpPr/>
                        <wps:spPr>
                          <a:xfrm>
                            <a:off x="2580704" y="1810322"/>
                            <a:ext cx="55721" cy="47625"/>
                          </a:xfrm>
                          <a:custGeom>
                            <a:avLst/>
                            <a:gdLst/>
                            <a:ahLst/>
                            <a:cxnLst/>
                            <a:rect l="0" t="0" r="0" b="0"/>
                            <a:pathLst>
                              <a:path w="55721" h="47625">
                                <a:moveTo>
                                  <a:pt x="55721" y="47625"/>
                                </a:moveTo>
                                <a:lnTo>
                                  <a:pt x="0" y="42577"/>
                                </a:lnTo>
                                <a:lnTo>
                                  <a:pt x="23813" y="27908"/>
                                </a:lnTo>
                                <a:lnTo>
                                  <a:pt x="26289" y="0"/>
                                </a:lnTo>
                                <a:lnTo>
                                  <a:pt x="55721" y="4762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9" name="Shape 39"/>
                        <wps:cNvSpPr/>
                        <wps:spPr>
                          <a:xfrm>
                            <a:off x="857250" y="214313"/>
                            <a:ext cx="530733" cy="790575"/>
                          </a:xfrm>
                          <a:custGeom>
                            <a:avLst/>
                            <a:gdLst/>
                            <a:ahLst/>
                            <a:cxnLst/>
                            <a:rect l="0" t="0" r="0" b="0"/>
                            <a:pathLst>
                              <a:path w="530733" h="790575">
                                <a:moveTo>
                                  <a:pt x="0" y="0"/>
                                </a:moveTo>
                                <a:lnTo>
                                  <a:pt x="290513" y="0"/>
                                </a:lnTo>
                                <a:lnTo>
                                  <a:pt x="290513" y="790575"/>
                                </a:lnTo>
                                <a:lnTo>
                                  <a:pt x="530733" y="79057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40" name="Shape 40"/>
                        <wps:cNvSpPr/>
                        <wps:spPr>
                          <a:xfrm>
                            <a:off x="1375505" y="979932"/>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1" name="Shape 41"/>
                        <wps:cNvSpPr/>
                        <wps:spPr>
                          <a:xfrm>
                            <a:off x="1375505" y="979932"/>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0" name="Shape 710"/>
                        <wps:cNvSpPr/>
                        <wps:spPr>
                          <a:xfrm>
                            <a:off x="0" y="0"/>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43" name="Shape 43"/>
                        <wps:cNvSpPr/>
                        <wps:spPr>
                          <a:xfrm>
                            <a:off x="0" y="0"/>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44" name="Rectangle 44"/>
                        <wps:cNvSpPr/>
                        <wps:spPr>
                          <a:xfrm>
                            <a:off x="339291" y="162902"/>
                            <a:ext cx="240777" cy="127375"/>
                          </a:xfrm>
                          <a:prstGeom prst="rect">
                            <a:avLst/>
                          </a:prstGeom>
                          <a:ln>
                            <a:noFill/>
                          </a:ln>
                        </wps:spPr>
                        <wps:txbx>
                          <w:txbxContent>
                            <w:p w:rsidR="009B5FCF" w:rsidRDefault="009B5FCF" w:rsidP="00A2181B">
                              <w:r>
                                <w:rPr>
                                  <w:rFonts w:ascii="Arial" w:eastAsia="Arial" w:hAnsi="Arial" w:cs="Arial"/>
                                  <w:sz w:val="14"/>
                                </w:rPr>
                                <w:t>Start</w:t>
                              </w:r>
                            </w:p>
                          </w:txbxContent>
                        </wps:txbx>
                        <wps:bodyPr horzOverflow="overflow" vert="horz" lIns="0" tIns="0" rIns="0" bIns="0" rtlCol="0">
                          <a:noAutofit/>
                        </wps:bodyPr>
                      </wps:wsp>
                      <wps:wsp>
                        <wps:cNvPr id="46" name="Shape 46"/>
                        <wps:cNvSpPr/>
                        <wps:spPr>
                          <a:xfrm>
                            <a:off x="3643312" y="2357438"/>
                            <a:ext cx="571500" cy="571500"/>
                          </a:xfrm>
                          <a:custGeom>
                            <a:avLst/>
                            <a:gdLst/>
                            <a:ahLst/>
                            <a:cxnLst/>
                            <a:rect l="0" t="0" r="0" b="0"/>
                            <a:pathLst>
                              <a:path w="571500" h="571500">
                                <a:moveTo>
                                  <a:pt x="571500" y="285750"/>
                                </a:move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2" y="14571"/>
                                  <a:pt x="211601" y="9151"/>
                                  <a:pt x="230003" y="5491"/>
                                </a:cubicBezTo>
                                <a:cubicBezTo>
                                  <a:pt x="248405" y="1830"/>
                                  <a:pt x="266987" y="0"/>
                                  <a:pt x="285750" y="0"/>
                                </a:cubicBezTo>
                                <a:cubicBezTo>
                                  <a:pt x="304513" y="0"/>
                                  <a:pt x="323095" y="1830"/>
                                  <a:pt x="341497" y="5491"/>
                                </a:cubicBezTo>
                                <a:cubicBezTo>
                                  <a:pt x="359899" y="9151"/>
                                  <a:pt x="377767" y="14571"/>
                                  <a:pt x="395101" y="21751"/>
                                </a:cubicBezTo>
                                <a:cubicBezTo>
                                  <a:pt x="412436" y="28931"/>
                                  <a:pt x="428904" y="37733"/>
                                  <a:pt x="444504" y="48157"/>
                                </a:cubicBezTo>
                                <a:cubicBezTo>
                                  <a:pt x="460105" y="58581"/>
                                  <a:pt x="474539" y="70427"/>
                                  <a:pt x="487806" y="83694"/>
                                </a:cubicBezTo>
                                <a:cubicBezTo>
                                  <a:pt x="501073" y="96961"/>
                                  <a:pt x="512919" y="111395"/>
                                  <a:pt x="523342" y="126995"/>
                                </a:cubicBezTo>
                                <a:cubicBezTo>
                                  <a:pt x="533766" y="142596"/>
                                  <a:pt x="542569" y="159063"/>
                                  <a:pt x="549749" y="176398"/>
                                </a:cubicBezTo>
                                <a:cubicBezTo>
                                  <a:pt x="556929" y="193732"/>
                                  <a:pt x="562349" y="211600"/>
                                  <a:pt x="566010"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47" name="Rectangle 47"/>
                        <wps:cNvSpPr/>
                        <wps:spPr>
                          <a:xfrm>
                            <a:off x="3658605" y="2591777"/>
                            <a:ext cx="690710" cy="127375"/>
                          </a:xfrm>
                          <a:prstGeom prst="rect">
                            <a:avLst/>
                          </a:prstGeom>
                          <a:ln>
                            <a:noFill/>
                          </a:ln>
                        </wps:spPr>
                        <wps:txbx>
                          <w:txbxContent>
                            <w:p w:rsidR="009B5FCF" w:rsidRDefault="009B5FCF" w:rsidP="00A2181B">
                              <w:r>
                                <w:rPr>
                                  <w:rFonts w:ascii="Arial" w:eastAsia="Arial" w:hAnsi="Arial" w:cs="Arial"/>
                                  <w:sz w:val="14"/>
                                </w:rPr>
                                <w:t>Get character</w:t>
                              </w:r>
                            </w:p>
                          </w:txbxContent>
                        </wps:txbx>
                        <wps:bodyPr horzOverflow="overflow" vert="horz" lIns="0" tIns="0" rIns="0" bIns="0" rtlCol="0">
                          <a:noAutofit/>
                        </wps:bodyPr>
                      </wps:wsp>
                      <wps:wsp>
                        <wps:cNvPr id="48" name="Shape 48"/>
                        <wps:cNvSpPr/>
                        <wps:spPr>
                          <a:xfrm>
                            <a:off x="3929063" y="2928938"/>
                            <a:ext cx="0" cy="316421"/>
                          </a:xfrm>
                          <a:custGeom>
                            <a:avLst/>
                            <a:gdLst/>
                            <a:ahLst/>
                            <a:cxnLst/>
                            <a:rect l="0" t="0" r="0" b="0"/>
                            <a:pathLst>
                              <a:path h="316421">
                                <a:moveTo>
                                  <a:pt x="0" y="0"/>
                                </a:moveTo>
                                <a:lnTo>
                                  <a:pt x="0" y="316421"/>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49" name="Shape 49"/>
                        <wps:cNvSpPr/>
                        <wps:spPr>
                          <a:xfrm>
                            <a:off x="3904107" y="3232880"/>
                            <a:ext cx="50006" cy="50006"/>
                          </a:xfrm>
                          <a:custGeom>
                            <a:avLst/>
                            <a:gdLst/>
                            <a:ahLst/>
                            <a:cxnLst/>
                            <a:rect l="0" t="0" r="0" b="0"/>
                            <a:pathLst>
                              <a:path w="50006" h="50006">
                                <a:moveTo>
                                  <a:pt x="0" y="0"/>
                                </a:moveTo>
                                <a:lnTo>
                                  <a:pt x="24955" y="12478"/>
                                </a:lnTo>
                                <a:lnTo>
                                  <a:pt x="50006" y="0"/>
                                </a:lnTo>
                                <a:lnTo>
                                  <a:pt x="24955" y="500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0" name="Shape 50"/>
                        <wps:cNvSpPr/>
                        <wps:spPr>
                          <a:xfrm>
                            <a:off x="3904107" y="3232880"/>
                            <a:ext cx="50006" cy="50006"/>
                          </a:xfrm>
                          <a:custGeom>
                            <a:avLst/>
                            <a:gdLst/>
                            <a:ahLst/>
                            <a:cxnLst/>
                            <a:rect l="0" t="0" r="0" b="0"/>
                            <a:pathLst>
                              <a:path w="50006" h="50006">
                                <a:moveTo>
                                  <a:pt x="24955" y="50006"/>
                                </a:moveTo>
                                <a:lnTo>
                                  <a:pt x="0" y="0"/>
                                </a:lnTo>
                                <a:lnTo>
                                  <a:pt x="24955" y="12478"/>
                                </a:lnTo>
                                <a:lnTo>
                                  <a:pt x="50006" y="0"/>
                                </a:lnTo>
                                <a:lnTo>
                                  <a:pt x="24955" y="50006"/>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1" name="Shape 51"/>
                        <wps:cNvSpPr/>
                        <wps:spPr>
                          <a:xfrm>
                            <a:off x="4214813" y="2643188"/>
                            <a:ext cx="142875" cy="933450"/>
                          </a:xfrm>
                          <a:custGeom>
                            <a:avLst/>
                            <a:gdLst/>
                            <a:ahLst/>
                            <a:cxnLst/>
                            <a:rect l="0" t="0" r="0" b="0"/>
                            <a:pathLst>
                              <a:path w="142875" h="933450">
                                <a:moveTo>
                                  <a:pt x="0" y="933450"/>
                                </a:moveTo>
                                <a:lnTo>
                                  <a:pt x="142875" y="933450"/>
                                </a:lnTo>
                                <a:lnTo>
                                  <a:pt x="142875" y="0"/>
                                </a:lnTo>
                                <a:lnTo>
                                  <a:pt x="45529"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2" name="Shape 52"/>
                        <wps:cNvSpPr/>
                        <wps:spPr>
                          <a:xfrm>
                            <a:off x="4222814" y="26182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3" name="Shape 53"/>
                        <wps:cNvSpPr/>
                        <wps:spPr>
                          <a:xfrm>
                            <a:off x="4222814" y="26182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1" name="Shape 711"/>
                        <wps:cNvSpPr/>
                        <wps:spPr>
                          <a:xfrm>
                            <a:off x="4086225" y="3067050"/>
                            <a:ext cx="542925" cy="92869"/>
                          </a:xfrm>
                          <a:custGeom>
                            <a:avLst/>
                            <a:gdLst/>
                            <a:ahLst/>
                            <a:cxnLst/>
                            <a:rect l="0" t="0" r="0" b="0"/>
                            <a:pathLst>
                              <a:path w="542925" h="92869">
                                <a:moveTo>
                                  <a:pt x="0" y="0"/>
                                </a:moveTo>
                                <a:lnTo>
                                  <a:pt x="542925" y="0"/>
                                </a:lnTo>
                                <a:lnTo>
                                  <a:pt x="542925" y="92869"/>
                                </a:lnTo>
                                <a:lnTo>
                                  <a:pt x="0" y="92869"/>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55" name="Rectangle 55"/>
                        <wps:cNvSpPr/>
                        <wps:spPr>
                          <a:xfrm>
                            <a:off x="4086225" y="3067350"/>
                            <a:ext cx="720262" cy="116761"/>
                          </a:xfrm>
                          <a:prstGeom prst="rect">
                            <a:avLst/>
                          </a:prstGeom>
                          <a:ln>
                            <a:noFill/>
                          </a:ln>
                        </wps:spPr>
                        <wps:txbx>
                          <w:txbxContent>
                            <w:p w:rsidR="009B5FCF" w:rsidRDefault="009B5FCF" w:rsidP="00A2181B">
                              <w:r>
                                <w:rPr>
                                  <w:rFonts w:ascii="Arial" w:eastAsia="Arial" w:hAnsi="Arial" w:cs="Arial"/>
                                  <w:sz w:val="12"/>
                                </w:rPr>
                                <w:t>Not end marker</w:t>
                              </w:r>
                            </w:p>
                          </w:txbxContent>
                        </wps:txbx>
                        <wps:bodyPr horzOverflow="overflow" vert="horz" lIns="0" tIns="0" rIns="0" bIns="0" rtlCol="0">
                          <a:noAutofit/>
                        </wps:bodyPr>
                      </wps:wsp>
                      <wps:wsp>
                        <wps:cNvPr id="56" name="Shape 56"/>
                        <wps:cNvSpPr/>
                        <wps:spPr>
                          <a:xfrm>
                            <a:off x="3222117" y="3576638"/>
                            <a:ext cx="421196" cy="0"/>
                          </a:xfrm>
                          <a:custGeom>
                            <a:avLst/>
                            <a:gdLst/>
                            <a:ahLst/>
                            <a:cxnLst/>
                            <a:rect l="0" t="0" r="0" b="0"/>
                            <a:pathLst>
                              <a:path w="421196">
                                <a:moveTo>
                                  <a:pt x="421196" y="0"/>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7" name="Shape 57"/>
                        <wps:cNvSpPr/>
                        <wps:spPr>
                          <a:xfrm>
                            <a:off x="3184589" y="355168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8" name="Shape 58"/>
                        <wps:cNvSpPr/>
                        <wps:spPr>
                          <a:xfrm>
                            <a:off x="3184589" y="355168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0" name="Rectangle 60"/>
                        <wps:cNvSpPr/>
                        <wps:spPr>
                          <a:xfrm>
                            <a:off x="3257550" y="3315000"/>
                            <a:ext cx="644684" cy="116761"/>
                          </a:xfrm>
                          <a:prstGeom prst="rect">
                            <a:avLst/>
                          </a:prstGeom>
                          <a:ln>
                            <a:noFill/>
                          </a:ln>
                        </wps:spPr>
                        <wps:txbx>
                          <w:txbxContent>
                            <w:p w:rsidR="009B5FCF" w:rsidRDefault="009B5FCF" w:rsidP="00A2181B">
                              <w:r>
                                <w:rPr>
                                  <w:rFonts w:ascii="Arial" w:eastAsia="Arial" w:hAnsi="Arial" w:cs="Arial"/>
                                  <w:sz w:val="12"/>
                                </w:rPr>
                                <w:t>is End marker</w:t>
                              </w:r>
                            </w:p>
                          </w:txbxContent>
                        </wps:txbx>
                        <wps:bodyPr horzOverflow="overflow" vert="horz" lIns="0" tIns="0" rIns="0" bIns="0" rtlCol="0">
                          <a:noAutofit/>
                        </wps:bodyPr>
                      </wps:wsp>
                      <wps:wsp>
                        <wps:cNvPr id="61" name="Shape 61"/>
                        <wps:cNvSpPr/>
                        <wps:spPr>
                          <a:xfrm>
                            <a:off x="3643312" y="3290888"/>
                            <a:ext cx="571500" cy="571500"/>
                          </a:xfrm>
                          <a:custGeom>
                            <a:avLst/>
                            <a:gdLst/>
                            <a:ahLst/>
                            <a:cxnLst/>
                            <a:rect l="0" t="0" r="0" b="0"/>
                            <a:pathLst>
                              <a:path w="571500" h="571500">
                                <a:moveTo>
                                  <a:pt x="285750" y="0"/>
                                </a:moveTo>
                                <a:cubicBezTo>
                                  <a:pt x="304513" y="0"/>
                                  <a:pt x="323095" y="1830"/>
                                  <a:pt x="341497" y="5490"/>
                                </a:cubicBezTo>
                                <a:cubicBezTo>
                                  <a:pt x="359899" y="9151"/>
                                  <a:pt x="377767" y="14571"/>
                                  <a:pt x="395101" y="21751"/>
                                </a:cubicBezTo>
                                <a:cubicBezTo>
                                  <a:pt x="412436" y="28932"/>
                                  <a:pt x="428904" y="37733"/>
                                  <a:pt x="444504" y="48157"/>
                                </a:cubicBezTo>
                                <a:cubicBezTo>
                                  <a:pt x="460105" y="58581"/>
                                  <a:pt x="474539" y="70427"/>
                                  <a:pt x="487806" y="83694"/>
                                </a:cubicBezTo>
                                <a:cubicBezTo>
                                  <a:pt x="501073" y="96961"/>
                                  <a:pt x="512919" y="111395"/>
                                  <a:pt x="523342" y="126996"/>
                                </a:cubicBezTo>
                                <a:cubicBezTo>
                                  <a:pt x="533766" y="142596"/>
                                  <a:pt x="542569" y="159064"/>
                                  <a:pt x="549749" y="176398"/>
                                </a:cubicBezTo>
                                <a:cubicBezTo>
                                  <a:pt x="556929" y="193732"/>
                                  <a:pt x="562349" y="211600"/>
                                  <a:pt x="566010" y="230003"/>
                                </a:cubicBezTo>
                                <a:cubicBezTo>
                                  <a:pt x="569670" y="248405"/>
                                  <a:pt x="571500" y="266987"/>
                                  <a:pt x="571500" y="285750"/>
                                </a:cubicBez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4"/>
                                  <a:pt x="37733" y="142596"/>
                                  <a:pt x="48157" y="126996"/>
                                </a:cubicBezTo>
                                <a:cubicBezTo>
                                  <a:pt x="58581" y="111395"/>
                                  <a:pt x="70427" y="96961"/>
                                  <a:pt x="83694" y="83694"/>
                                </a:cubicBezTo>
                                <a:cubicBezTo>
                                  <a:pt x="96961" y="70427"/>
                                  <a:pt x="111395" y="58582"/>
                                  <a:pt x="126996" y="48158"/>
                                </a:cubicBezTo>
                                <a:cubicBezTo>
                                  <a:pt x="142596" y="37733"/>
                                  <a:pt x="159064" y="28932"/>
                                  <a:pt x="176398" y="21751"/>
                                </a:cubicBezTo>
                                <a:cubicBezTo>
                                  <a:pt x="193732"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62" name="Shape 62"/>
                        <wps:cNvSpPr/>
                        <wps:spPr>
                          <a:xfrm>
                            <a:off x="3643312" y="3290888"/>
                            <a:ext cx="571500" cy="571500"/>
                          </a:xfrm>
                          <a:custGeom>
                            <a:avLst/>
                            <a:gdLst/>
                            <a:ahLst/>
                            <a:cxnLst/>
                            <a:rect l="0" t="0" r="0" b="0"/>
                            <a:pathLst>
                              <a:path w="571500" h="571500">
                                <a:moveTo>
                                  <a:pt x="571500" y="285750"/>
                                </a:move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4"/>
                                  <a:pt x="37733" y="142596"/>
                                  <a:pt x="48157" y="126996"/>
                                </a:cubicBezTo>
                                <a:cubicBezTo>
                                  <a:pt x="58581" y="111395"/>
                                  <a:pt x="70427" y="96961"/>
                                  <a:pt x="83694" y="83694"/>
                                </a:cubicBezTo>
                                <a:cubicBezTo>
                                  <a:pt x="96961" y="70427"/>
                                  <a:pt x="111395" y="58582"/>
                                  <a:pt x="126996" y="48158"/>
                                </a:cubicBezTo>
                                <a:cubicBezTo>
                                  <a:pt x="142596" y="37733"/>
                                  <a:pt x="159064" y="28932"/>
                                  <a:pt x="176398" y="21751"/>
                                </a:cubicBezTo>
                                <a:cubicBezTo>
                                  <a:pt x="193732" y="14571"/>
                                  <a:pt x="211601" y="9151"/>
                                  <a:pt x="230003" y="5491"/>
                                </a:cubicBezTo>
                                <a:cubicBezTo>
                                  <a:pt x="248405" y="1830"/>
                                  <a:pt x="266987" y="0"/>
                                  <a:pt x="285750" y="0"/>
                                </a:cubicBezTo>
                                <a:cubicBezTo>
                                  <a:pt x="304513" y="0"/>
                                  <a:pt x="323095" y="1830"/>
                                  <a:pt x="341497" y="5490"/>
                                </a:cubicBezTo>
                                <a:cubicBezTo>
                                  <a:pt x="359899" y="9151"/>
                                  <a:pt x="377767" y="14571"/>
                                  <a:pt x="395101" y="21751"/>
                                </a:cubicBezTo>
                                <a:cubicBezTo>
                                  <a:pt x="412436" y="28932"/>
                                  <a:pt x="428904" y="37733"/>
                                  <a:pt x="444504" y="48157"/>
                                </a:cubicBezTo>
                                <a:cubicBezTo>
                                  <a:pt x="460105" y="58581"/>
                                  <a:pt x="474539" y="70427"/>
                                  <a:pt x="487806" y="83694"/>
                                </a:cubicBezTo>
                                <a:cubicBezTo>
                                  <a:pt x="501073" y="96961"/>
                                  <a:pt x="512919" y="111395"/>
                                  <a:pt x="523342" y="126996"/>
                                </a:cubicBezTo>
                                <a:cubicBezTo>
                                  <a:pt x="533766" y="142596"/>
                                  <a:pt x="542569" y="159064"/>
                                  <a:pt x="549749" y="176398"/>
                                </a:cubicBezTo>
                                <a:cubicBezTo>
                                  <a:pt x="556929" y="193732"/>
                                  <a:pt x="562349" y="211600"/>
                                  <a:pt x="566010"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63" name="Rectangle 63"/>
                        <wps:cNvSpPr/>
                        <wps:spPr>
                          <a:xfrm>
                            <a:off x="3656223" y="3468077"/>
                            <a:ext cx="709806" cy="127375"/>
                          </a:xfrm>
                          <a:prstGeom prst="rect">
                            <a:avLst/>
                          </a:prstGeom>
                          <a:ln>
                            <a:noFill/>
                          </a:ln>
                        </wps:spPr>
                        <wps:txbx>
                          <w:txbxContent>
                            <w:p w:rsidR="009B5FCF" w:rsidRDefault="009B5FCF" w:rsidP="00A2181B">
                              <w:r>
                                <w:rPr>
                                  <w:rFonts w:ascii="Arial" w:eastAsia="Arial" w:hAnsi="Arial" w:cs="Arial"/>
                                  <w:sz w:val="14"/>
                                </w:rPr>
                                <w:t>Check for end</w:t>
                              </w:r>
                            </w:p>
                          </w:txbxContent>
                        </wps:txbx>
                        <wps:bodyPr horzOverflow="overflow" vert="horz" lIns="0" tIns="0" rIns="0" bIns="0" rtlCol="0">
                          <a:noAutofit/>
                        </wps:bodyPr>
                      </wps:wsp>
                      <wps:wsp>
                        <wps:cNvPr id="64" name="Rectangle 64"/>
                        <wps:cNvSpPr/>
                        <wps:spPr>
                          <a:xfrm>
                            <a:off x="3789722" y="3568089"/>
                            <a:ext cx="354736" cy="127375"/>
                          </a:xfrm>
                          <a:prstGeom prst="rect">
                            <a:avLst/>
                          </a:prstGeom>
                          <a:ln>
                            <a:noFill/>
                          </a:ln>
                        </wps:spPr>
                        <wps:txbx>
                          <w:txbxContent>
                            <w:p w:rsidR="009B5FCF" w:rsidRDefault="009B5FCF" w:rsidP="00A2181B">
                              <w:r>
                                <w:rPr>
                                  <w:rFonts w:ascii="Arial" w:eastAsia="Arial" w:hAnsi="Arial" w:cs="Arial"/>
                                  <w:sz w:val="14"/>
                                </w:rPr>
                                <w:t>marker</w:t>
                              </w:r>
                            </w:p>
                          </w:txbxContent>
                        </wps:txbx>
                        <wps:bodyPr horzOverflow="overflow" vert="horz" lIns="0" tIns="0" rIns="0" bIns="0" rtlCol="0">
                          <a:noAutofit/>
                        </wps:bodyPr>
                      </wps:wsp>
                      <wps:wsp>
                        <wps:cNvPr id="65" name="Shape 65"/>
                        <wps:cNvSpPr/>
                        <wps:spPr>
                          <a:xfrm>
                            <a:off x="2050542" y="3576638"/>
                            <a:ext cx="268796" cy="0"/>
                          </a:xfrm>
                          <a:custGeom>
                            <a:avLst/>
                            <a:gdLst/>
                            <a:ahLst/>
                            <a:cxnLst/>
                            <a:rect l="0" t="0" r="0" b="0"/>
                            <a:pathLst>
                              <a:path w="268796">
                                <a:moveTo>
                                  <a:pt x="268796" y="0"/>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6" name="Shape 66"/>
                        <wps:cNvSpPr/>
                        <wps:spPr>
                          <a:xfrm>
                            <a:off x="2013014" y="355168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7" name="Shape 67"/>
                        <wps:cNvSpPr/>
                        <wps:spPr>
                          <a:xfrm>
                            <a:off x="2013014" y="355168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8" name="Shape 68"/>
                        <wps:cNvSpPr/>
                        <wps:spPr>
                          <a:xfrm>
                            <a:off x="1571625" y="2831592"/>
                            <a:ext cx="0" cy="525971"/>
                          </a:xfrm>
                          <a:custGeom>
                            <a:avLst/>
                            <a:gdLst/>
                            <a:ahLst/>
                            <a:cxnLst/>
                            <a:rect l="0" t="0" r="0" b="0"/>
                            <a:pathLst>
                              <a:path h="525971">
                                <a:moveTo>
                                  <a:pt x="0" y="525971"/>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9" name="Shape 69"/>
                        <wps:cNvSpPr/>
                        <wps:spPr>
                          <a:xfrm>
                            <a:off x="1546670" y="2794064"/>
                            <a:ext cx="50006" cy="50006"/>
                          </a:xfrm>
                          <a:custGeom>
                            <a:avLst/>
                            <a:gdLst/>
                            <a:ahLst/>
                            <a:cxnLst/>
                            <a:rect l="0" t="0" r="0" b="0"/>
                            <a:pathLst>
                              <a:path w="50006" h="50006">
                                <a:moveTo>
                                  <a:pt x="24955" y="0"/>
                                </a:moveTo>
                                <a:lnTo>
                                  <a:pt x="50006" y="50006"/>
                                </a:lnTo>
                                <a:lnTo>
                                  <a:pt x="24955" y="37528"/>
                                </a:lnTo>
                                <a:lnTo>
                                  <a:pt x="0" y="50006"/>
                                </a:lnTo>
                                <a:lnTo>
                                  <a:pt x="249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0" name="Shape 70"/>
                        <wps:cNvSpPr/>
                        <wps:spPr>
                          <a:xfrm>
                            <a:off x="1546670" y="2794064"/>
                            <a:ext cx="50006" cy="50006"/>
                          </a:xfrm>
                          <a:custGeom>
                            <a:avLst/>
                            <a:gdLst/>
                            <a:ahLst/>
                            <a:cxnLst/>
                            <a:rect l="0" t="0" r="0" b="0"/>
                            <a:pathLst>
                              <a:path w="50006" h="50006">
                                <a:moveTo>
                                  <a:pt x="24955" y="0"/>
                                </a:moveTo>
                                <a:lnTo>
                                  <a:pt x="50006" y="50006"/>
                                </a:lnTo>
                                <a:lnTo>
                                  <a:pt x="24955" y="37528"/>
                                </a:lnTo>
                                <a:lnTo>
                                  <a:pt x="0" y="50006"/>
                                </a:lnTo>
                                <a:lnTo>
                                  <a:pt x="24955" y="0"/>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2" name="Shape 712"/>
                        <wps:cNvSpPr/>
                        <wps:spPr>
                          <a:xfrm>
                            <a:off x="1143000" y="3357563"/>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72" name="Shape 72"/>
                        <wps:cNvSpPr/>
                        <wps:spPr>
                          <a:xfrm>
                            <a:off x="1143000"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73" name="Rectangle 73"/>
                        <wps:cNvSpPr/>
                        <wps:spPr>
                          <a:xfrm>
                            <a:off x="1170236" y="3420452"/>
                            <a:ext cx="1039267" cy="127375"/>
                          </a:xfrm>
                          <a:prstGeom prst="rect">
                            <a:avLst/>
                          </a:prstGeom>
                          <a:ln>
                            <a:noFill/>
                          </a:ln>
                        </wps:spPr>
                        <wps:txbx>
                          <w:txbxContent>
                            <w:p w:rsidR="009B5FCF" w:rsidRDefault="009B5FCF" w:rsidP="00A2181B">
                              <w:r>
                                <w:rPr>
                                  <w:rFonts w:ascii="Arial" w:eastAsia="Arial" w:hAnsi="Arial" w:cs="Arial"/>
                                  <w:sz w:val="14"/>
                                </w:rPr>
                                <w:t>Insert current digit to</w:t>
                              </w:r>
                            </w:p>
                          </w:txbxContent>
                        </wps:txbx>
                        <wps:bodyPr horzOverflow="overflow" vert="horz" lIns="0" tIns="0" rIns="0" bIns="0" rtlCol="0">
                          <a:noAutofit/>
                        </wps:bodyPr>
                      </wps:wsp>
                      <wps:wsp>
                        <wps:cNvPr id="74" name="Rectangle 74"/>
                        <wps:cNvSpPr/>
                        <wps:spPr>
                          <a:xfrm>
                            <a:off x="1155948" y="3520464"/>
                            <a:ext cx="1077290" cy="127375"/>
                          </a:xfrm>
                          <a:prstGeom prst="rect">
                            <a:avLst/>
                          </a:prstGeom>
                          <a:ln>
                            <a:noFill/>
                          </a:ln>
                        </wps:spPr>
                        <wps:txbx>
                          <w:txbxContent>
                            <w:p w:rsidR="009B5FCF" w:rsidRDefault="009B5FCF" w:rsidP="00A2181B">
                              <w:r>
                                <w:rPr>
                                  <w:rFonts w:ascii="Arial" w:eastAsia="Arial" w:hAnsi="Arial" w:cs="Arial"/>
                                  <w:sz w:val="14"/>
                                </w:rPr>
                                <w:t>current index of array</w:t>
                              </w:r>
                            </w:p>
                          </w:txbxContent>
                        </wps:txbx>
                        <wps:bodyPr horzOverflow="overflow" vert="horz" lIns="0" tIns="0" rIns="0" bIns="0" rtlCol="0">
                          <a:noAutofit/>
                        </wps:bodyPr>
                      </wps:wsp>
                      <wps:wsp>
                        <wps:cNvPr id="75" name="Rectangle 75"/>
                        <wps:cNvSpPr/>
                        <wps:spPr>
                          <a:xfrm>
                            <a:off x="1965871" y="3520464"/>
                            <a:ext cx="31677" cy="127375"/>
                          </a:xfrm>
                          <a:prstGeom prst="rect">
                            <a:avLst/>
                          </a:prstGeom>
                          <a:ln>
                            <a:noFill/>
                          </a:ln>
                        </wps:spPr>
                        <wps:txbx>
                          <w:txbxContent>
                            <w:p w:rsidR="009B5FCF" w:rsidRDefault="009B5FCF" w:rsidP="00A2181B">
                              <w:r>
                                <w:rPr>
                                  <w:rFonts w:ascii="Arial" w:eastAsia="Arial" w:hAnsi="Arial" w:cs="Arial"/>
                                  <w:sz w:val="14"/>
                                </w:rPr>
                                <w:t xml:space="preserve"> </w:t>
                              </w:r>
                            </w:p>
                          </w:txbxContent>
                        </wps:txbx>
                        <wps:bodyPr horzOverflow="overflow" vert="horz" lIns="0" tIns="0" rIns="0" bIns="0" rtlCol="0">
                          <a:noAutofit/>
                        </wps:bodyPr>
                      </wps:wsp>
                      <wps:wsp>
                        <wps:cNvPr id="76" name="Rectangle 76"/>
                        <wps:cNvSpPr/>
                        <wps:spPr>
                          <a:xfrm>
                            <a:off x="1560909" y="3620477"/>
                            <a:ext cx="31677" cy="127375"/>
                          </a:xfrm>
                          <a:prstGeom prst="rect">
                            <a:avLst/>
                          </a:prstGeom>
                          <a:ln>
                            <a:noFill/>
                          </a:ln>
                        </wps:spPr>
                        <wps:txbx>
                          <w:txbxContent>
                            <w:p w:rsidR="009B5FCF" w:rsidRDefault="009B5FCF" w:rsidP="00A2181B">
                              <w:r>
                                <w:rPr>
                                  <w:rFonts w:ascii="Arial" w:eastAsia="Arial" w:hAnsi="Arial" w:cs="Arial"/>
                                  <w:sz w:val="14"/>
                                </w:rPr>
                                <w:t xml:space="preserve"> </w:t>
                              </w:r>
                            </w:p>
                          </w:txbxContent>
                        </wps:txbx>
                        <wps:bodyPr horzOverflow="overflow" vert="horz" lIns="0" tIns="0" rIns="0" bIns="0" rtlCol="0">
                          <a:noAutofit/>
                        </wps:bodyPr>
                      </wps:wsp>
                      <wps:wsp>
                        <wps:cNvPr id="77" name="Shape 77"/>
                        <wps:cNvSpPr/>
                        <wps:spPr>
                          <a:xfrm>
                            <a:off x="1519238" y="1204913"/>
                            <a:ext cx="36004" cy="1014508"/>
                          </a:xfrm>
                          <a:custGeom>
                            <a:avLst/>
                            <a:gdLst/>
                            <a:ahLst/>
                            <a:cxnLst/>
                            <a:rect l="0" t="0" r="0" b="0"/>
                            <a:pathLst>
                              <a:path w="36004" h="1014508">
                                <a:moveTo>
                                  <a:pt x="0" y="1014508"/>
                                </a:moveTo>
                                <a:lnTo>
                                  <a:pt x="0" y="0"/>
                                </a:lnTo>
                                <a:lnTo>
                                  <a:pt x="36004"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8" name="Shape 78"/>
                        <wps:cNvSpPr/>
                        <wps:spPr>
                          <a:xfrm>
                            <a:off x="1517714" y="1179957"/>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9" name="Shape 79"/>
                        <wps:cNvSpPr/>
                        <wps:spPr>
                          <a:xfrm>
                            <a:off x="1517714" y="1179957"/>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3" name="Shape 713"/>
                        <wps:cNvSpPr/>
                        <wps:spPr>
                          <a:xfrm>
                            <a:off x="1190625" y="1819275"/>
                            <a:ext cx="657225" cy="100013"/>
                          </a:xfrm>
                          <a:custGeom>
                            <a:avLst/>
                            <a:gdLst/>
                            <a:ahLst/>
                            <a:cxnLst/>
                            <a:rect l="0" t="0" r="0" b="0"/>
                            <a:pathLst>
                              <a:path w="657225" h="100013">
                                <a:moveTo>
                                  <a:pt x="0" y="0"/>
                                </a:moveTo>
                                <a:lnTo>
                                  <a:pt x="657225" y="0"/>
                                </a:lnTo>
                                <a:lnTo>
                                  <a:pt x="657225"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1" name="Rectangle 81"/>
                        <wps:cNvSpPr/>
                        <wps:spPr>
                          <a:xfrm>
                            <a:off x="1190625" y="1820252"/>
                            <a:ext cx="877765" cy="127375"/>
                          </a:xfrm>
                          <a:prstGeom prst="rect">
                            <a:avLst/>
                          </a:prstGeom>
                          <a:ln>
                            <a:noFill/>
                          </a:ln>
                        </wps:spPr>
                        <wps:txbx>
                          <w:txbxContent>
                            <w:p w:rsidR="009B5FCF" w:rsidRDefault="009B5FCF" w:rsidP="00A2181B">
                              <w:r>
                                <w:rPr>
                                  <w:rFonts w:ascii="Arial" w:eastAsia="Arial" w:hAnsi="Arial" w:cs="Arial"/>
                                  <w:sz w:val="14"/>
                                </w:rPr>
                                <w:t>Current index &lt; 4</w:t>
                              </w:r>
                            </w:p>
                          </w:txbxContent>
                        </wps:txbx>
                        <wps:bodyPr horzOverflow="overflow" vert="horz" lIns="0" tIns="0" rIns="0" bIns="0" rtlCol="0">
                          <a:noAutofit/>
                        </wps:bodyPr>
                      </wps:wsp>
                      <wps:wsp>
                        <wps:cNvPr id="82" name="Shape 82"/>
                        <wps:cNvSpPr/>
                        <wps:spPr>
                          <a:xfrm>
                            <a:off x="500063" y="2500313"/>
                            <a:ext cx="790575" cy="811721"/>
                          </a:xfrm>
                          <a:custGeom>
                            <a:avLst/>
                            <a:gdLst/>
                            <a:ahLst/>
                            <a:cxnLst/>
                            <a:rect l="0" t="0" r="0" b="0"/>
                            <a:pathLst>
                              <a:path w="790575" h="811721">
                                <a:moveTo>
                                  <a:pt x="790575" y="0"/>
                                </a:moveTo>
                                <a:lnTo>
                                  <a:pt x="0" y="0"/>
                                </a:lnTo>
                                <a:lnTo>
                                  <a:pt x="0" y="811721"/>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83" name="Shape 83"/>
                        <wps:cNvSpPr/>
                        <wps:spPr>
                          <a:xfrm>
                            <a:off x="475107" y="3299555"/>
                            <a:ext cx="50006" cy="50006"/>
                          </a:xfrm>
                          <a:custGeom>
                            <a:avLst/>
                            <a:gdLst/>
                            <a:ahLst/>
                            <a:cxnLst/>
                            <a:rect l="0" t="0" r="0" b="0"/>
                            <a:pathLst>
                              <a:path w="50006" h="50006">
                                <a:moveTo>
                                  <a:pt x="0" y="0"/>
                                </a:moveTo>
                                <a:lnTo>
                                  <a:pt x="24955" y="12478"/>
                                </a:lnTo>
                                <a:lnTo>
                                  <a:pt x="50006" y="0"/>
                                </a:lnTo>
                                <a:lnTo>
                                  <a:pt x="24955" y="500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84" name="Shape 84"/>
                        <wps:cNvSpPr/>
                        <wps:spPr>
                          <a:xfrm>
                            <a:off x="475107" y="3299555"/>
                            <a:ext cx="50006" cy="50006"/>
                          </a:xfrm>
                          <a:custGeom>
                            <a:avLst/>
                            <a:gdLst/>
                            <a:ahLst/>
                            <a:cxnLst/>
                            <a:rect l="0" t="0" r="0" b="0"/>
                            <a:pathLst>
                              <a:path w="50006" h="50006">
                                <a:moveTo>
                                  <a:pt x="24955" y="50006"/>
                                </a:moveTo>
                                <a:lnTo>
                                  <a:pt x="0" y="0"/>
                                </a:lnTo>
                                <a:lnTo>
                                  <a:pt x="24955" y="12478"/>
                                </a:lnTo>
                                <a:lnTo>
                                  <a:pt x="50006" y="0"/>
                                </a:lnTo>
                                <a:lnTo>
                                  <a:pt x="24955" y="50006"/>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4" name="Shape 714"/>
                        <wps:cNvSpPr/>
                        <wps:spPr>
                          <a:xfrm>
                            <a:off x="171450" y="2495550"/>
                            <a:ext cx="650081" cy="92869"/>
                          </a:xfrm>
                          <a:custGeom>
                            <a:avLst/>
                            <a:gdLst/>
                            <a:ahLst/>
                            <a:cxnLst/>
                            <a:rect l="0" t="0" r="0" b="0"/>
                            <a:pathLst>
                              <a:path w="650081" h="92869">
                                <a:moveTo>
                                  <a:pt x="0" y="0"/>
                                </a:moveTo>
                                <a:lnTo>
                                  <a:pt x="650081" y="0"/>
                                </a:lnTo>
                                <a:lnTo>
                                  <a:pt x="650081" y="92869"/>
                                </a:lnTo>
                                <a:lnTo>
                                  <a:pt x="0" y="92869"/>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6" name="Rectangle 86"/>
                        <wps:cNvSpPr/>
                        <wps:spPr>
                          <a:xfrm>
                            <a:off x="171450" y="2495850"/>
                            <a:ext cx="865652" cy="116761"/>
                          </a:xfrm>
                          <a:prstGeom prst="rect">
                            <a:avLst/>
                          </a:prstGeom>
                          <a:ln>
                            <a:noFill/>
                          </a:ln>
                        </wps:spPr>
                        <wps:txbx>
                          <w:txbxContent>
                            <w:p w:rsidR="009B5FCF" w:rsidRDefault="009B5FCF" w:rsidP="00A2181B">
                              <w:r>
                                <w:rPr>
                                  <w:rFonts w:ascii="Arial" w:eastAsia="Arial" w:hAnsi="Arial" w:cs="Arial"/>
                                  <w:sz w:val="12"/>
                                </w:rPr>
                                <w:t>Current index &gt;= 4</w:t>
                              </w:r>
                            </w:p>
                          </w:txbxContent>
                        </wps:txbx>
                        <wps:bodyPr horzOverflow="overflow" vert="horz" lIns="0" tIns="0" rIns="0" bIns="0" rtlCol="0">
                          <a:noAutofit/>
                        </wps:bodyPr>
                      </wps:wsp>
                      <wps:wsp>
                        <wps:cNvPr id="87" name="Shape 87"/>
                        <wps:cNvSpPr/>
                        <wps:spPr>
                          <a:xfrm>
                            <a:off x="1290638" y="2214563"/>
                            <a:ext cx="571500" cy="571500"/>
                          </a:xfrm>
                          <a:custGeom>
                            <a:avLst/>
                            <a:gdLst/>
                            <a:ahLst/>
                            <a:cxnLst/>
                            <a:rect l="0" t="0" r="0" b="0"/>
                            <a:pathLst>
                              <a:path w="571500" h="571500">
                                <a:moveTo>
                                  <a:pt x="285750" y="0"/>
                                </a:moveTo>
                                <a:cubicBezTo>
                                  <a:pt x="304513" y="0"/>
                                  <a:pt x="323095" y="1830"/>
                                  <a:pt x="341497" y="5491"/>
                                </a:cubicBezTo>
                                <a:cubicBezTo>
                                  <a:pt x="359899" y="9151"/>
                                  <a:pt x="377767" y="14571"/>
                                  <a:pt x="395102" y="21751"/>
                                </a:cubicBezTo>
                                <a:cubicBezTo>
                                  <a:pt x="412436" y="28931"/>
                                  <a:pt x="428903" y="37733"/>
                                  <a:pt x="444504" y="48157"/>
                                </a:cubicBezTo>
                                <a:cubicBezTo>
                                  <a:pt x="460104" y="58581"/>
                                  <a:pt x="474538" y="70427"/>
                                  <a:pt x="487806" y="83694"/>
                                </a:cubicBezTo>
                                <a:cubicBezTo>
                                  <a:pt x="501073" y="96961"/>
                                  <a:pt x="512918" y="111395"/>
                                  <a:pt x="523342" y="126995"/>
                                </a:cubicBezTo>
                                <a:cubicBezTo>
                                  <a:pt x="533766" y="142596"/>
                                  <a:pt x="542568" y="159063"/>
                                  <a:pt x="549748" y="176398"/>
                                </a:cubicBezTo>
                                <a:cubicBezTo>
                                  <a:pt x="556928" y="193732"/>
                                  <a:pt x="562349" y="211601"/>
                                  <a:pt x="566009" y="230003"/>
                                </a:cubicBezTo>
                                <a:cubicBezTo>
                                  <a:pt x="569670" y="248405"/>
                                  <a:pt x="571500" y="266988"/>
                                  <a:pt x="571500" y="285750"/>
                                </a:cubicBez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4"/>
                                  <a:pt x="501073" y="474538"/>
                                  <a:pt x="487806" y="487806"/>
                                </a:cubicBezTo>
                                <a:cubicBezTo>
                                  <a:pt x="474538" y="501073"/>
                                  <a:pt x="460104" y="512918"/>
                                  <a:pt x="444504" y="523342"/>
                                </a:cubicBezTo>
                                <a:cubicBezTo>
                                  <a:pt x="428903" y="533766"/>
                                  <a:pt x="412436" y="542568"/>
                                  <a:pt x="395102" y="549749"/>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3" y="556928"/>
                                  <a:pt x="176398" y="549749"/>
                                </a:cubicBezTo>
                                <a:cubicBezTo>
                                  <a:pt x="159064"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8"/>
                                  <a:pt x="1830" y="248405"/>
                                  <a:pt x="5491" y="230003"/>
                                </a:cubicBezTo>
                                <a:cubicBezTo>
                                  <a:pt x="9151" y="211601"/>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3"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8" name="Shape 88"/>
                        <wps:cNvSpPr/>
                        <wps:spPr>
                          <a:xfrm>
                            <a:off x="1290638" y="2214563"/>
                            <a:ext cx="571500" cy="571500"/>
                          </a:xfrm>
                          <a:custGeom>
                            <a:avLst/>
                            <a:gdLst/>
                            <a:ahLst/>
                            <a:cxnLst/>
                            <a:rect l="0" t="0" r="0" b="0"/>
                            <a:pathLst>
                              <a:path w="571500" h="571500">
                                <a:moveTo>
                                  <a:pt x="571500" y="285750"/>
                                </a:move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4"/>
                                  <a:pt x="501073" y="474538"/>
                                  <a:pt x="487806" y="487806"/>
                                </a:cubicBezTo>
                                <a:cubicBezTo>
                                  <a:pt x="474538" y="501073"/>
                                  <a:pt x="460104" y="512918"/>
                                  <a:pt x="444504" y="523342"/>
                                </a:cubicBezTo>
                                <a:cubicBezTo>
                                  <a:pt x="428903" y="533766"/>
                                  <a:pt x="412436" y="542568"/>
                                  <a:pt x="395102" y="549749"/>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3" y="556928"/>
                                  <a:pt x="176398" y="549749"/>
                                </a:cubicBezTo>
                                <a:cubicBezTo>
                                  <a:pt x="159064"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8"/>
                                  <a:pt x="1830" y="248405"/>
                                  <a:pt x="5491" y="230003"/>
                                </a:cubicBezTo>
                                <a:cubicBezTo>
                                  <a:pt x="9151" y="211601"/>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3" y="14571"/>
                                  <a:pt x="211601" y="9151"/>
                                  <a:pt x="230003" y="5491"/>
                                </a:cubicBezTo>
                                <a:cubicBezTo>
                                  <a:pt x="248405" y="1830"/>
                                  <a:pt x="266987" y="0"/>
                                  <a:pt x="285750" y="0"/>
                                </a:cubicBezTo>
                                <a:cubicBezTo>
                                  <a:pt x="304513" y="0"/>
                                  <a:pt x="323095" y="1830"/>
                                  <a:pt x="341497" y="5491"/>
                                </a:cubicBezTo>
                                <a:cubicBezTo>
                                  <a:pt x="359899" y="9151"/>
                                  <a:pt x="377767" y="14571"/>
                                  <a:pt x="395102" y="21751"/>
                                </a:cubicBezTo>
                                <a:cubicBezTo>
                                  <a:pt x="412436" y="28931"/>
                                  <a:pt x="428903" y="37733"/>
                                  <a:pt x="444504" y="48157"/>
                                </a:cubicBezTo>
                                <a:cubicBezTo>
                                  <a:pt x="460104" y="58581"/>
                                  <a:pt x="474538" y="70427"/>
                                  <a:pt x="487806" y="83694"/>
                                </a:cubicBezTo>
                                <a:cubicBezTo>
                                  <a:pt x="501073" y="96961"/>
                                  <a:pt x="512918" y="111395"/>
                                  <a:pt x="523342" y="126995"/>
                                </a:cubicBezTo>
                                <a:cubicBezTo>
                                  <a:pt x="533766" y="142596"/>
                                  <a:pt x="542568" y="159063"/>
                                  <a:pt x="549748" y="176398"/>
                                </a:cubicBezTo>
                                <a:cubicBezTo>
                                  <a:pt x="556928" y="193732"/>
                                  <a:pt x="562349" y="211601"/>
                                  <a:pt x="566009" y="230003"/>
                                </a:cubicBezTo>
                                <a:cubicBezTo>
                                  <a:pt x="569670" y="248405"/>
                                  <a:pt x="571500" y="266988"/>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89" name="Rectangle 89"/>
                        <wps:cNvSpPr/>
                        <wps:spPr>
                          <a:xfrm>
                            <a:off x="1370372" y="2401277"/>
                            <a:ext cx="506940" cy="127375"/>
                          </a:xfrm>
                          <a:prstGeom prst="rect">
                            <a:avLst/>
                          </a:prstGeom>
                          <a:ln>
                            <a:noFill/>
                          </a:ln>
                        </wps:spPr>
                        <wps:txbx>
                          <w:txbxContent>
                            <w:p w:rsidR="009B5FCF" w:rsidRDefault="009B5FCF" w:rsidP="00A2181B">
                              <w:r>
                                <w:rPr>
                                  <w:rFonts w:ascii="Arial" w:eastAsia="Arial" w:hAnsi="Arial" w:cs="Arial"/>
                                  <w:sz w:val="14"/>
                                </w:rPr>
                                <w:t>Increment</w:t>
                              </w:r>
                            </w:p>
                          </w:txbxContent>
                        </wps:txbx>
                        <wps:bodyPr horzOverflow="overflow" vert="horz" lIns="0" tIns="0" rIns="0" bIns="0" rtlCol="0">
                          <a:noAutofit/>
                        </wps:bodyPr>
                      </wps:wsp>
                      <wps:wsp>
                        <wps:cNvPr id="90" name="Rectangle 90"/>
                        <wps:cNvSpPr/>
                        <wps:spPr>
                          <a:xfrm>
                            <a:off x="1313111" y="2501289"/>
                            <a:ext cx="659089" cy="127375"/>
                          </a:xfrm>
                          <a:prstGeom prst="rect">
                            <a:avLst/>
                          </a:prstGeom>
                          <a:ln>
                            <a:noFill/>
                          </a:ln>
                        </wps:spPr>
                        <wps:txbx>
                          <w:txbxContent>
                            <w:p w:rsidR="009B5FCF" w:rsidRDefault="009B5FCF" w:rsidP="00A2181B">
                              <w:r>
                                <w:rPr>
                                  <w:rFonts w:ascii="Arial" w:eastAsia="Arial" w:hAnsi="Arial" w:cs="Arial"/>
                                  <w:sz w:val="14"/>
                                </w:rPr>
                                <w:t>current index</w:t>
                              </w:r>
                            </w:p>
                          </w:txbxContent>
                        </wps:txbx>
                        <wps:bodyPr horzOverflow="overflow" vert="horz" lIns="0" tIns="0" rIns="0" bIns="0" rtlCol="0">
                          <a:noAutofit/>
                        </wps:bodyPr>
                      </wps:wsp>
                      <wps:wsp>
                        <wps:cNvPr id="92" name="Shape 92"/>
                        <wps:cNvSpPr/>
                        <wps:spPr>
                          <a:xfrm>
                            <a:off x="2321719"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93" name="Rectangle 93"/>
                        <wps:cNvSpPr/>
                        <wps:spPr>
                          <a:xfrm>
                            <a:off x="2448930" y="3525227"/>
                            <a:ext cx="766813" cy="127375"/>
                          </a:xfrm>
                          <a:prstGeom prst="rect">
                            <a:avLst/>
                          </a:prstGeom>
                          <a:ln>
                            <a:noFill/>
                          </a:ln>
                        </wps:spPr>
                        <wps:txbx>
                          <w:txbxContent>
                            <w:p w:rsidR="009B5FCF" w:rsidRDefault="009B5FCF" w:rsidP="00A2181B">
                              <w:r>
                                <w:rPr>
                                  <w:rFonts w:ascii="Arial" w:eastAsia="Arial" w:hAnsi="Arial" w:cs="Arial"/>
                                  <w:sz w:val="14"/>
                                </w:rPr>
                                <w:t>Convert to digit</w:t>
                              </w:r>
                            </w:p>
                          </w:txbxContent>
                        </wps:txbx>
                        <wps:bodyPr horzOverflow="overflow" vert="horz" lIns="0" tIns="0" rIns="0" bIns="0" rtlCol="0">
                          <a:noAutofit/>
                        </wps:bodyPr>
                      </wps:wsp>
                      <wps:wsp>
                        <wps:cNvPr id="94" name="Shape 94"/>
                        <wps:cNvSpPr/>
                        <wps:spPr>
                          <a:xfrm>
                            <a:off x="500063" y="3786188"/>
                            <a:ext cx="602171" cy="504825"/>
                          </a:xfrm>
                          <a:custGeom>
                            <a:avLst/>
                            <a:gdLst/>
                            <a:ahLst/>
                            <a:cxnLst/>
                            <a:rect l="0" t="0" r="0" b="0"/>
                            <a:pathLst>
                              <a:path w="602171" h="504825">
                                <a:moveTo>
                                  <a:pt x="0" y="0"/>
                                </a:moveTo>
                                <a:lnTo>
                                  <a:pt x="0" y="504825"/>
                                </a:lnTo>
                                <a:lnTo>
                                  <a:pt x="602171" y="50482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95" name="Shape 95"/>
                        <wps:cNvSpPr/>
                        <wps:spPr>
                          <a:xfrm>
                            <a:off x="1089755" y="4266057"/>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6" name="Shape 96"/>
                        <wps:cNvSpPr/>
                        <wps:spPr>
                          <a:xfrm>
                            <a:off x="1089755" y="4266057"/>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5" name="Shape 715"/>
                        <wps:cNvSpPr/>
                        <wps:spPr>
                          <a:xfrm>
                            <a:off x="71438" y="3357563"/>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98" name="Shape 98"/>
                        <wps:cNvSpPr/>
                        <wps:spPr>
                          <a:xfrm>
                            <a:off x="71438"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99" name="Rectangle 99"/>
                        <wps:cNvSpPr/>
                        <wps:spPr>
                          <a:xfrm>
                            <a:off x="282029" y="3525227"/>
                            <a:ext cx="583098" cy="127375"/>
                          </a:xfrm>
                          <a:prstGeom prst="rect">
                            <a:avLst/>
                          </a:prstGeom>
                          <a:ln>
                            <a:noFill/>
                          </a:ln>
                        </wps:spPr>
                        <wps:txbx>
                          <w:txbxContent>
                            <w:p w:rsidR="009B5FCF" w:rsidRDefault="009B5FCF" w:rsidP="00A2181B">
                              <w:r>
                                <w:rPr>
                                  <w:rFonts w:ascii="Arial" w:eastAsia="Arial" w:hAnsi="Arial" w:cs="Arial"/>
                                  <w:sz w:val="14"/>
                                </w:rPr>
                                <w:t>Set up LED</w:t>
                              </w:r>
                            </w:p>
                          </w:txbxContent>
                        </wps:txbx>
                        <wps:bodyPr horzOverflow="overflow" vert="horz" lIns="0" tIns="0" rIns="0" bIns="0" rtlCol="0">
                          <a:noAutofit/>
                        </wps:bodyPr>
                      </wps:wsp>
                      <wps:wsp>
                        <wps:cNvPr id="100" name="Shape 100"/>
                        <wps:cNvSpPr/>
                        <wps:spPr>
                          <a:xfrm>
                            <a:off x="1004888" y="804863"/>
                            <a:ext cx="504825" cy="3267075"/>
                          </a:xfrm>
                          <a:custGeom>
                            <a:avLst/>
                            <a:gdLst/>
                            <a:ahLst/>
                            <a:cxnLst/>
                            <a:rect l="0" t="0" r="0" b="0"/>
                            <a:pathLst>
                              <a:path w="504825" h="3267075">
                                <a:moveTo>
                                  <a:pt x="352425" y="3267075"/>
                                </a:moveTo>
                                <a:lnTo>
                                  <a:pt x="0" y="3267075"/>
                                </a:lnTo>
                                <a:lnTo>
                                  <a:pt x="0" y="0"/>
                                </a:lnTo>
                                <a:lnTo>
                                  <a:pt x="504825" y="0"/>
                                </a:lnTo>
                                <a:lnTo>
                                  <a:pt x="504825" y="36004"/>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1" name="Shape 101"/>
                        <wps:cNvSpPr/>
                        <wps:spPr>
                          <a:xfrm>
                            <a:off x="1484757" y="803338"/>
                            <a:ext cx="50006" cy="50006"/>
                          </a:xfrm>
                          <a:custGeom>
                            <a:avLst/>
                            <a:gdLst/>
                            <a:ahLst/>
                            <a:cxnLst/>
                            <a:rect l="0" t="0" r="0" b="0"/>
                            <a:pathLst>
                              <a:path w="50006" h="50006">
                                <a:moveTo>
                                  <a:pt x="24955" y="0"/>
                                </a:moveTo>
                                <a:lnTo>
                                  <a:pt x="50006" y="50006"/>
                                </a:lnTo>
                                <a:lnTo>
                                  <a:pt x="24955" y="37529"/>
                                </a:lnTo>
                                <a:lnTo>
                                  <a:pt x="0" y="50006"/>
                                </a:lnTo>
                                <a:lnTo>
                                  <a:pt x="249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2" name="Shape 102"/>
                        <wps:cNvSpPr/>
                        <wps:spPr>
                          <a:xfrm>
                            <a:off x="1484757" y="803338"/>
                            <a:ext cx="50006" cy="50006"/>
                          </a:xfrm>
                          <a:custGeom>
                            <a:avLst/>
                            <a:gdLst/>
                            <a:ahLst/>
                            <a:cxnLst/>
                            <a:rect l="0" t="0" r="0" b="0"/>
                            <a:pathLst>
                              <a:path w="50006" h="50006">
                                <a:moveTo>
                                  <a:pt x="24955" y="0"/>
                                </a:moveTo>
                                <a:lnTo>
                                  <a:pt x="50006" y="50006"/>
                                </a:lnTo>
                                <a:lnTo>
                                  <a:pt x="24955" y="37529"/>
                                </a:lnTo>
                                <a:lnTo>
                                  <a:pt x="0" y="50006"/>
                                </a:lnTo>
                                <a:lnTo>
                                  <a:pt x="24955" y="0"/>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3" name="Shape 103"/>
                        <wps:cNvSpPr/>
                        <wps:spPr>
                          <a:xfrm>
                            <a:off x="2000250" y="4291013"/>
                            <a:ext cx="673608" cy="0"/>
                          </a:xfrm>
                          <a:custGeom>
                            <a:avLst/>
                            <a:gdLst/>
                            <a:ahLst/>
                            <a:cxnLst/>
                            <a:rect l="0" t="0" r="0" b="0"/>
                            <a:pathLst>
                              <a:path w="673608">
                                <a:moveTo>
                                  <a:pt x="0" y="0"/>
                                </a:moveTo>
                                <a:lnTo>
                                  <a:pt x="673608"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4" name="Shape 104"/>
                        <wps:cNvSpPr/>
                        <wps:spPr>
                          <a:xfrm>
                            <a:off x="2661380" y="4266057"/>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5" name="Shape 105"/>
                        <wps:cNvSpPr/>
                        <wps:spPr>
                          <a:xfrm>
                            <a:off x="2661380" y="4266057"/>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6" name="Shape 716"/>
                        <wps:cNvSpPr/>
                        <wps:spPr>
                          <a:xfrm>
                            <a:off x="1143000" y="4071938"/>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107" name="Shape 107"/>
                        <wps:cNvSpPr/>
                        <wps:spPr>
                          <a:xfrm>
                            <a:off x="1143000" y="4071938"/>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108" name="Rectangle 108"/>
                        <wps:cNvSpPr/>
                        <wps:spPr>
                          <a:xfrm>
                            <a:off x="1158292" y="4182452"/>
                            <a:ext cx="1070999" cy="127375"/>
                          </a:xfrm>
                          <a:prstGeom prst="rect">
                            <a:avLst/>
                          </a:prstGeom>
                          <a:ln>
                            <a:noFill/>
                          </a:ln>
                        </wps:spPr>
                        <wps:txbx>
                          <w:txbxContent>
                            <w:p w:rsidR="009B5FCF" w:rsidRDefault="009B5FCF" w:rsidP="00A2181B">
                              <w:r>
                                <w:rPr>
                                  <w:rFonts w:ascii="Arial" w:eastAsia="Arial" w:hAnsi="Arial" w:cs="Arial"/>
                                  <w:sz w:val="14"/>
                                </w:rPr>
                                <w:t>reset current index to</w:t>
                              </w:r>
                            </w:p>
                          </w:txbxContent>
                        </wps:txbx>
                        <wps:bodyPr horzOverflow="overflow" vert="horz" lIns="0" tIns="0" rIns="0" bIns="0" rtlCol="0">
                          <a:noAutofit/>
                        </wps:bodyPr>
                      </wps:wsp>
                      <wps:wsp>
                        <wps:cNvPr id="109" name="Rectangle 109"/>
                        <wps:cNvSpPr/>
                        <wps:spPr>
                          <a:xfrm>
                            <a:off x="1537023" y="4282464"/>
                            <a:ext cx="63409" cy="127375"/>
                          </a:xfrm>
                          <a:prstGeom prst="rect">
                            <a:avLst/>
                          </a:prstGeom>
                          <a:ln>
                            <a:noFill/>
                          </a:ln>
                        </wps:spPr>
                        <wps:txbx>
                          <w:txbxContent>
                            <w:p w:rsidR="009B5FCF" w:rsidRDefault="009B5FCF" w:rsidP="00A2181B">
                              <w:r>
                                <w:rPr>
                                  <w:rFonts w:ascii="Arial" w:eastAsia="Arial" w:hAnsi="Arial" w:cs="Arial"/>
                                  <w:sz w:val="14"/>
                                </w:rPr>
                                <w:t>0</w:t>
                              </w:r>
                            </w:p>
                          </w:txbxContent>
                        </wps:txbx>
                        <wps:bodyPr horzOverflow="overflow" vert="horz" lIns="0" tIns="0" rIns="0" bIns="0" rtlCol="0">
                          <a:noAutofit/>
                        </wps:bodyPr>
                      </wps:wsp>
                      <wps:wsp>
                        <wps:cNvPr id="110" name="Shape 110"/>
                        <wps:cNvSpPr/>
                        <wps:spPr>
                          <a:xfrm>
                            <a:off x="2045684" y="1004888"/>
                            <a:ext cx="2673953" cy="3286125"/>
                          </a:xfrm>
                          <a:custGeom>
                            <a:avLst/>
                            <a:gdLst/>
                            <a:ahLst/>
                            <a:cxnLst/>
                            <a:rect l="0" t="0" r="0" b="0"/>
                            <a:pathLst>
                              <a:path w="2673953" h="3286125">
                                <a:moveTo>
                                  <a:pt x="1530953" y="3286125"/>
                                </a:moveTo>
                                <a:lnTo>
                                  <a:pt x="1273778" y="3286125"/>
                                </a:lnTo>
                                <a:lnTo>
                                  <a:pt x="2673953" y="3286125"/>
                                </a:lnTo>
                                <a:lnTo>
                                  <a:pt x="2673953" y="0"/>
                                </a:ln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11" name="Shape 111"/>
                        <wps:cNvSpPr/>
                        <wps:spPr>
                          <a:xfrm>
                            <a:off x="2008156" y="979932"/>
                            <a:ext cx="50006" cy="50006"/>
                          </a:xfrm>
                          <a:custGeom>
                            <a:avLst/>
                            <a:gdLst/>
                            <a:ahLst/>
                            <a:cxnLst/>
                            <a:rect l="0" t="0" r="0" b="0"/>
                            <a:pathLst>
                              <a:path w="50006" h="50006">
                                <a:moveTo>
                                  <a:pt x="50006" y="0"/>
                                </a:moveTo>
                                <a:lnTo>
                                  <a:pt x="37529"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2" name="Shape 112"/>
                        <wps:cNvSpPr/>
                        <wps:spPr>
                          <a:xfrm>
                            <a:off x="2008156" y="979932"/>
                            <a:ext cx="50006" cy="50006"/>
                          </a:xfrm>
                          <a:custGeom>
                            <a:avLst/>
                            <a:gdLst/>
                            <a:ahLst/>
                            <a:cxnLst/>
                            <a:rect l="0" t="0" r="0" b="0"/>
                            <a:pathLst>
                              <a:path w="50006" h="50006">
                                <a:moveTo>
                                  <a:pt x="0" y="24955"/>
                                </a:moveTo>
                                <a:lnTo>
                                  <a:pt x="50006" y="0"/>
                                </a:lnTo>
                                <a:lnTo>
                                  <a:pt x="37529"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7" name="Shape 717"/>
                        <wps:cNvSpPr/>
                        <wps:spPr>
                          <a:xfrm>
                            <a:off x="2714625" y="4071938"/>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114" name="Shape 114"/>
                        <wps:cNvSpPr/>
                        <wps:spPr>
                          <a:xfrm>
                            <a:off x="2714625" y="4071938"/>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115" name="Rectangle 115"/>
                        <wps:cNvSpPr/>
                        <wps:spPr>
                          <a:xfrm>
                            <a:off x="2934705" y="4239602"/>
                            <a:ext cx="538673" cy="127375"/>
                          </a:xfrm>
                          <a:prstGeom prst="rect">
                            <a:avLst/>
                          </a:prstGeom>
                          <a:ln>
                            <a:noFill/>
                          </a:ln>
                        </wps:spPr>
                        <wps:txbx>
                          <w:txbxContent>
                            <w:p w:rsidR="009B5FCF" w:rsidRDefault="009B5FCF" w:rsidP="00A2181B">
                              <w:r>
                                <w:rPr>
                                  <w:rFonts w:ascii="Arial" w:eastAsia="Arial" w:hAnsi="Arial" w:cs="Arial"/>
                                  <w:sz w:val="14"/>
                                </w:rPr>
                                <w:t>Show LED</w:t>
                              </w:r>
                            </w:p>
                          </w:txbxContent>
                        </wps:txbx>
                        <wps:bodyPr horzOverflow="overflow" vert="horz" lIns="0" tIns="0" rIns="0" bIns="0" rtlCol="0">
                          <a:noAutofit/>
                        </wps:bodyPr>
                      </wps:wsp>
                    </wpg:wgp>
                  </a:graphicData>
                </a:graphic>
              </wp:inline>
            </w:drawing>
          </mc:Choice>
          <mc:Fallback>
            <w:pict>
              <v:group w14:anchorId="25891D2E" id="Group 612" o:spid="_x0000_s1026" style="width:371.65pt;height:354.4pt;mso-position-horizontal-relative:char;mso-position-vertical-relative:line" coordsize="47196,45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">
                <v:shape id="Shape 15" o:spid="_x0000_s1027" style="position:absolute;left:14239;top:7191;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" path="m285750,571500v-18762,,-37345,-1830,-55747,-5490c211601,562349,193733,556929,176398,549749v-17334,-7180,-33801,-15983,-49402,-26407c111396,512919,96962,501073,83694,487806,70427,474539,58582,460105,48158,444504,37734,428904,28932,412436,21752,395102,14572,377767,9151,359899,5491,341497,1830,323095,,304513,,285750,,266988,1830,248405,5491,230003v3660,-18402,9081,-36270,16261,-53605c28932,159064,37734,142597,48158,126996,58582,111395,70427,96962,83694,83694,96962,70427,111396,58582,126996,48158,142597,37734,159064,28932,176398,21751,193733,14571,211601,9151,230003,5491,248405,1830,266988,,285750,v18763,,37345,1830,55747,5491c359899,9151,377768,14571,395102,21751v17334,7181,33802,15983,49402,26407c460105,58582,474539,70427,487806,83694v13267,13268,25113,27701,35536,43302c533766,142597,542568,159064,549749,176398v7180,17335,12600,35203,16260,53605c569670,248405,571500,266988,571500,285750v,18763,-1830,37345,-5491,55747c562349,359899,556929,377767,549749,395102v-7181,17334,-15983,33802,-26407,49402c512919,460105,501073,474539,487806,487806v-13267,13267,-27701,25113,-43302,35536c428904,533766,412436,542568,395102,549748v-17334,7181,-35203,12601,-53605,16261c323095,569670,304513,571500,285750,571500xe" filled="f" strokeweight="0">
                  <v:stroke miterlimit="1" joinstyle="miter"/>
                  <v:path arrowok="t" textboxrect="0,0,571500,571500"/>
                </v:shape>
                <v:rect id="Rectangle 16" o:spid="_x0000_s1028" style="position:absolute;left:14393;top:8963;width:7034;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rsidR="009B5FCF" w:rsidRDefault="009B5FCF" w:rsidP="00A2181B">
                        <w:r>
                          <w:rPr>
                            <w:rFonts w:ascii="Arial" w:eastAsia="Arial" w:hAnsi="Arial" w:cs="Arial"/>
                            <w:sz w:val="14"/>
                          </w:rPr>
                          <w:t>Check for any</w:t>
                        </w:r>
                      </w:p>
                    </w:txbxContent>
                  </v:textbox>
                </v:rect>
                <v:rect id="Rectangle 17" o:spid="_x0000_s1029" style="position:absolute;left:14917;top:9963;width:564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rsidR="009B5FCF" w:rsidRDefault="009B5FCF" w:rsidP="00A2181B">
                        <w:r>
                          <w:rPr>
                            <w:rFonts w:ascii="Arial" w:eastAsia="Arial" w:hAnsi="Arial" w:cs="Arial"/>
                            <w:sz w:val="14"/>
                          </w:rPr>
                          <w:t>Serial Data</w:t>
                        </w:r>
                      </w:p>
                    </w:txbxContent>
                  </v:textbox>
                </v:rect>
                <v:shape id="Shape 18" o:spid="_x0000_s1030" style="position:absolute;left:17145;top:5762;width:4333;height:4286;visibility:visible;mso-wrap-style:square;v-text-anchor:top" coordsize="433388,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" path="m,138113l4763,,433388,r,428625l336042,428625e" filled="f">
                  <v:stroke miterlimit="83231f" joinstyle="miter"/>
                  <v:path arrowok="t" textboxrect="0,0,433388,428625"/>
                </v:shape>
                <v:shape id="Shape 19" o:spid="_x0000_s1031" style="position:absolute;left:20130;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" path="m50006,l37528,24955,50006,50006,,24955,50006,xe" fillcolor="black" stroked="f" strokeweight="0">
                  <v:stroke miterlimit="83231f" joinstyle="miter"/>
                  <v:path arrowok="t" textboxrect="0,0,50006,50006"/>
                </v:shape>
                <v:shape id="Shape 20" o:spid="_x0000_s1032" style="position:absolute;left:20130;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" path="m,24955l50006,,37528,24955,50006,50006,,24955xe" filled="f">
                  <v:stroke miterlimit="83231f" joinstyle="miter"/>
                  <v:path arrowok="t" textboxrect="0,0,50006,50006"/>
                </v:shape>
                <v:shape id="Shape 708" o:spid="_x0000_s1033" style="position:absolute;left:19716;top:5334;width:2429;height:1000;visibility:visible;mso-wrap-style:square;v-text-anchor:top" coordsize="242888,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" path="m,l242888,r,100013l,100013,,e" stroked="f" strokeweight="0">
                  <v:stroke miterlimit="83231f" joinstyle="miter"/>
                  <v:path arrowok="t" textboxrect="0,0,242888,100013"/>
                </v:shape>
                <v:rect id="Rectangle 22" o:spid="_x0000_s1034" style="position:absolute;left:19716;top:5343;width:3232;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rsidR="009B5FCF" w:rsidRDefault="009B5FCF" w:rsidP="00A2181B">
                        <w:r>
                          <w:rPr>
                            <w:rFonts w:ascii="Arial" w:eastAsia="Arial" w:hAnsi="Arial" w:cs="Arial"/>
                            <w:sz w:val="14"/>
                          </w:rPr>
                          <w:t>Check</w:t>
                        </w:r>
                      </w:p>
                    </w:txbxContent>
                  </v:textbox>
                </v:rect>
                <v:shape id="Shape 23" o:spid="_x0000_s1035" style="position:absolute;left:20505;top:10810;width:8784;height:4953;visibility:visible;mso-wrap-style:square;v-text-anchor:top" coordsize="878396,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" path="m878396,495300l878396,,,e" filled="f">
                  <v:stroke miterlimit="83231f" joinstyle="miter"/>
                  <v:path arrowok="t" textboxrect="0,0,878396,495300"/>
                </v:shape>
                <v:shape id="Shape 24" o:spid="_x0000_s1036" style="position:absolute;left:20130;top:10561;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" path="m50006,l37528,24955,50006,50006,,24955,50006,xe" fillcolor="black" stroked="f" strokeweight="0">
                  <v:stroke miterlimit="83231f" joinstyle="miter"/>
                  <v:path arrowok="t" textboxrect="0,0,50006,50006"/>
                </v:shape>
                <v:shape id="Shape 25" o:spid="_x0000_s1037" style="position:absolute;left:20130;top:10561;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" path="m,24955l50006,,37528,24955,50006,50006,,24955xe" filled="f">
                  <v:stroke miterlimit="83231f" joinstyle="miter"/>
                  <v:path arrowok="t" textboxrect="0,0,50006,50006"/>
                </v:shape>
                <v:shape id="Shape 709" o:spid="_x0000_s1038" style="position:absolute;left:24860;top:10287;width:6501;height:1000;visibility:visible;mso-wrap-style:square;v-text-anchor:top" coordsize="650081,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" path="m,l650081,r,100013l,100013,,e" stroked="f" strokeweight="0">
                  <v:stroke miterlimit="83231f" joinstyle="miter"/>
                  <v:path arrowok="t" textboxrect="0,0,650081,100013"/>
                </v:shape>
                <v:rect id="Rectangle 27" o:spid="_x0000_s1039" style="position:absolute;left:24860;top:10296;width:868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rsidR="009B5FCF" w:rsidRDefault="009B5FCF" w:rsidP="00A2181B">
                        <w:r>
                          <w:rPr>
                            <w:rFonts w:ascii="Arial" w:eastAsia="Arial" w:hAnsi="Arial" w:cs="Arial"/>
                            <w:sz w:val="14"/>
                          </w:rPr>
                          <w:t>no starter marker</w:t>
                        </w:r>
                      </w:p>
                    </w:txbxContent>
                  </v:textbox>
                </v:rect>
                <v:shape id="Shape 28" o:spid="_x0000_s1040" style="position:absolute;left:32146;top:18621;width:3831;height:7810;visibility:visible;mso-wrap-style:square;v-text-anchor:top" coordsize="383096,78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" path="m,l219075,r,781050l383096,781050e" filled="f">
                  <v:stroke miterlimit="83231f" joinstyle="miter"/>
                  <v:path arrowok="t" textboxrect="0,0,383096,781050"/>
                </v:shape>
                <v:shape id="Shape 29" o:spid="_x0000_s1041" style="position:absolute;left:35853;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" path="m,l50006,24955,,50006,12478,24955,,xe" fillcolor="black" stroked="f" strokeweight="0">
                  <v:stroke miterlimit="83231f" joinstyle="miter"/>
                  <v:path arrowok="t" textboxrect="0,0,50006,50006"/>
                </v:shape>
                <v:shape id="Shape 30" o:spid="_x0000_s1042" style="position:absolute;left:35853;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" path="m50006,24955l,50006,12478,24955,,,50006,24955xe" filled="f">
                  <v:stroke miterlimit="83231f" joinstyle="miter"/>
                  <v:path arrowok="t" textboxrect="0,0,50006,50006"/>
                </v:shape>
                <v:shape id="Shape 31" o:spid="_x0000_s1043" style="position:absolute;left:26431;top:15763;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" path="m285750,v18762,,37345,1830,55747,5491c359899,9151,377767,14571,395101,21751v17335,7181,33802,15982,49403,26406c460104,58581,474538,70427,487806,83694v13267,13267,25112,27701,35536,43302c533766,142596,542568,159063,549748,176398v7180,17334,12601,35203,16261,53605c569670,248405,571500,266987,571500,285750v,18762,-1830,37345,-5491,55747c562349,359899,556928,377767,549748,395101v-7180,17335,-15982,33802,-26406,49403c512918,460105,501073,474538,487806,487806v-13268,13267,-27702,25112,-43302,35536c428903,533766,412436,542568,395101,549748v-17334,7180,-35202,12601,-53604,16261c323095,569670,304512,571500,285750,571500v-18763,,-37345,-1830,-55747,-5491c211601,562349,193732,556929,176398,549748v-17334,-7180,-33802,-15982,-49403,-26406c111395,512918,96961,501073,83694,487806,70427,474538,58581,460105,48157,444504,37733,428903,28931,412436,21751,395101,14571,377767,9151,359899,5490,341497,1830,323095,,304512,,285750,,266987,1830,248405,5490,230003v3661,-18402,9081,-36271,16261,-53605c28931,159063,37733,142596,48157,126996,58581,111395,70427,96961,83694,83694,96961,70427,111395,58581,126995,48157,142596,37733,159064,28932,176398,21751,193732,14571,211601,9151,230003,5491,248405,1830,266987,,285750,xe" stroked="f" strokeweight="0">
                  <v:stroke miterlimit="83231f" joinstyle="miter"/>
                  <v:path arrowok="t" textboxrect="0,0,571500,571500"/>
                </v:shape>
                <v:shape id="Shape 32" o:spid="_x0000_s1044" style="position:absolute;left:26431;top:15763;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" path="m571500,285750v,18762,-1830,37345,-5491,55747c562349,359899,556928,377767,549748,395101v-7180,17335,-15982,33802,-26406,49403c512918,460105,501073,474538,487806,487806v-13268,13267,-27702,25112,-43302,35536c428903,533766,412436,542568,395101,549748v-17334,7180,-35202,12601,-53604,16261c323095,569670,304512,571500,285750,571500v-18763,,-37345,-1830,-55747,-5491c211601,562349,193732,556929,176398,549748v-17334,-7180,-33802,-15982,-49403,-26406c111395,512918,96961,501073,83694,487806,70427,474538,58581,460105,48157,444504,37733,428903,28931,412436,21751,395101,14571,377767,9151,359899,5490,341497,1830,323095,,304512,,285750,,266987,1830,248405,5490,230003v3661,-18402,9081,-36271,16261,-53605c28931,159063,37733,142596,48157,126996,58581,111395,70427,96961,83694,83694,96961,70427,111395,58581,126995,48157,142596,37733,159064,28932,176398,21751,193732,14571,211601,9151,230003,5491,248405,1830,266987,,285750,v18762,,37345,1830,55747,5491c359899,9151,377767,14571,395101,21751v17335,7181,33802,15982,49403,26406c460104,58581,474538,70427,487806,83694v13267,13267,25112,27701,35536,43302c533766,142596,542568,159063,549748,176398v7180,17334,12601,35203,16261,53605c569670,248405,571500,266987,571500,285750xe" filled="f">
                  <v:stroke miterlimit="1" joinstyle="miter"/>
                  <v:path arrowok="t" textboxrect="0,0,571500,571500"/>
                </v:shape>
                <v:rect id="Rectangle 33" o:spid="_x0000_s1045" style="position:absolute;left:27395;top:17059;width:4879;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rsidR="009B5FCF" w:rsidRDefault="009B5FCF" w:rsidP="00A2181B">
                        <w:r>
                          <w:rPr>
                            <w:rFonts w:ascii="Arial" w:eastAsia="Arial" w:hAnsi="Arial" w:cs="Arial"/>
                            <w:sz w:val="14"/>
                          </w:rPr>
                          <w:t>Check for</w:t>
                        </w:r>
                      </w:p>
                    </w:txbxContent>
                  </v:textbox>
                </v:rect>
                <v:rect id="Rectangle 34" o:spid="_x0000_s1046" style="position:absolute;left:27895;top:18059;width:354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rsidR="009B5FCF" w:rsidRDefault="009B5FCF" w:rsidP="00A2181B">
                        <w:r>
                          <w:rPr>
                            <w:rFonts w:ascii="Arial" w:eastAsia="Arial" w:hAnsi="Arial" w:cs="Arial"/>
                            <w:sz w:val="14"/>
                          </w:rPr>
                          <w:t>marker</w:t>
                        </w:r>
                      </w:p>
                    </w:txbxContent>
                  </v:textbox>
                </v:rect>
                <v:rect id="Rectangle 35" o:spid="_x0000_s1047" style="position:absolute;left:27442;top:19059;width:475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rsidR="009B5FCF" w:rsidRDefault="009B5FCF" w:rsidP="00A2181B">
                        <w:r>
                          <w:rPr>
                            <w:rFonts w:ascii="Arial" w:eastAsia="Arial" w:hAnsi="Arial" w:cs="Arial"/>
                            <w:sz w:val="14"/>
                          </w:rPr>
                          <w:t>character</w:t>
                        </w:r>
                      </w:p>
                    </w:txbxContent>
                  </v:textbox>
                </v:rect>
                <v:shape id="Shape 36" o:spid="_x0000_s1048" style="position:absolute;left:17192;top:12906;width:8853;height:5476;visibility:visible;mso-wrap-style:square;v-text-anchor:top" coordsize="885254,547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" path="m,l885254,547592e" filled="f">
                  <v:stroke miterlimit="83231f" joinstyle="miter"/>
                  <v:path arrowok="t" textboxrect="0,0,885254,547592"/>
                </v:shape>
                <v:shape id="Shape 37" o:spid="_x0000_s1049" style="position:absolute;left:25807;top:18103;width:557;height:476;visibility:visible;mso-wrap-style:square;v-text-anchor:top" coordsize="55721,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" path="m26289,l55721,47625,,42577,23813,27908,26289,xe" fillcolor="black" stroked="f" strokeweight="0">
                  <v:stroke miterlimit="83231f" joinstyle="miter"/>
                  <v:path arrowok="t" textboxrect="0,0,55721,47625"/>
                </v:shape>
                <v:shape id="Shape 38" o:spid="_x0000_s1050" style="position:absolute;left:25807;top:18103;width:557;height:476;visibility:visible;mso-wrap-style:square;v-text-anchor:top" coordsize="55721,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" path="m55721,47625l,42577,23813,27908,26289,,55721,47625xe" filled="f">
                  <v:stroke miterlimit="83231f" joinstyle="miter"/>
                  <v:path arrowok="t" textboxrect="0,0,55721,47625"/>
                </v:shape>
                <v:shape id="Shape 39" o:spid="_x0000_s1051" style="position:absolute;left:8572;top:2143;width:5307;height:7905;visibility:visible;mso-wrap-style:square;v-text-anchor:top" coordsize="530733,790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" path="m,l290513,r,790575l530733,790575e" filled="f">
                  <v:stroke miterlimit="83231f" joinstyle="miter"/>
                  <v:path arrowok="t" textboxrect="0,0,530733,790575"/>
                </v:shape>
                <v:shape id="Shape 40" o:spid="_x0000_s1052" style="position:absolute;left:13755;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" path="m,l50006,24955,,50006,12478,24955,,xe" fillcolor="black" stroked="f" strokeweight="0">
                  <v:stroke miterlimit="83231f" joinstyle="miter"/>
                  <v:path arrowok="t" textboxrect="0,0,50006,50006"/>
                </v:shape>
                <v:shape id="Shape 41" o:spid="_x0000_s1053" style="position:absolute;left:13755;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" path="m50006,24955l,50006,12478,24955,,,50006,24955xe" filled="f">
                  <v:stroke miterlimit="83231f" joinstyle="miter"/>
                  <v:path arrowok="t" textboxrect="0,0,50006,50006"/>
                </v:shape>
                <v:shape id="Shape 710" o:spid="_x0000_s1054" style="position:absolute;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" path="m,l857250,r,428625l,428625,,e" stroked="f" strokeweight="0">
                  <v:stroke miterlimit="83231f" joinstyle="miter"/>
                  <v:path arrowok="t" textboxrect="0,0,857250,428625"/>
                </v:shape>
                <v:shape id="Shape 43" o:spid="_x0000_s1055" style="position:absolute;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" path="m,l857250,r,428625l,428625,,xe" filled="f">
                  <v:stroke miterlimit="1" joinstyle="miter"/>
                  <v:path arrowok="t" textboxrect="0,0,857250,428625"/>
                </v:shape>
                <v:rect id="Rectangle 44" o:spid="_x0000_s1056" style="position:absolute;left:3392;top:1629;width:2408;height:1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rsidR="009B5FCF" w:rsidRDefault="009B5FCF" w:rsidP="00A2181B">
                        <w:r>
                          <w:rPr>
                            <w:rFonts w:ascii="Arial" w:eastAsia="Arial" w:hAnsi="Arial" w:cs="Arial"/>
                            <w:sz w:val="14"/>
                          </w:rPr>
                          <w:t>Start</w:t>
                        </w:r>
                      </w:p>
                    </w:txbxContent>
                  </v:textbox>
                </v:rect>
                <v:shape id="Shape 46" o:spid="_x0000_s1057" style="position:absolute;left:36433;top:23574;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" path="m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3,37733,142596,48157,126995,58581,111395,70427,96961,83694,83694,96961,70427,111395,58581,126996,48157,142596,37733,159064,28931,176398,21751,193732,14571,211601,9151,230003,5491,248405,1830,266987,,285750,v18763,,37345,1830,55747,5491c359899,9151,377767,14571,395101,21751v17335,7180,33803,15982,49403,26406c460105,58581,474539,70427,487806,83694v13267,13267,25113,27701,35536,43301c533766,142596,542569,159063,549749,176398v7180,17334,12600,35202,16261,53605c569670,248405,571500,266987,571500,285750xe" filled="f">
                  <v:stroke miterlimit="1" joinstyle="miter"/>
                  <v:path arrowok="t" textboxrect="0,0,571500,571500"/>
                </v:shape>
                <v:rect id="Rectangle 47" o:spid="_x0000_s1058" style="position:absolute;left:36586;top:25917;width:690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rsidR="009B5FCF" w:rsidRDefault="009B5FCF" w:rsidP="00A2181B">
                        <w:r>
                          <w:rPr>
                            <w:rFonts w:ascii="Arial" w:eastAsia="Arial" w:hAnsi="Arial" w:cs="Arial"/>
                            <w:sz w:val="14"/>
                          </w:rPr>
                          <w:t>Get character</w:t>
                        </w:r>
                      </w:p>
                    </w:txbxContent>
                  </v:textbox>
                </v:rect>
                <v:shape id="Shape 48" o:spid="_x0000_s1059" style="position:absolute;left:39290;top:29289;width:0;height:3164;visibility:visible;mso-wrap-style:square;v-text-anchor:top" coordsize="0,31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" path="m,l,316421e" filled="f">
                  <v:stroke miterlimit="83231f" joinstyle="miter"/>
                  <v:path arrowok="t" textboxrect="0,0,0,316421"/>
                </v:shape>
                <v:shape id="Shape 49" o:spid="_x0000_s1060" style="position:absolute;left:39041;top:32328;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" path="m,l24955,12478,50006,,24955,50006,,xe" fillcolor="black" stroked="f" strokeweight="0">
                  <v:stroke miterlimit="83231f" joinstyle="miter"/>
                  <v:path arrowok="t" textboxrect="0,0,50006,50006"/>
                </v:shape>
                <v:shape id="Shape 50" o:spid="_x0000_s1061" style="position:absolute;left:39041;top:32328;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" path="m24955,50006l,,24955,12478,50006,,24955,50006xe" filled="f">
                  <v:stroke miterlimit="83231f" joinstyle="miter"/>
                  <v:path arrowok="t" textboxrect="0,0,50006,50006"/>
                </v:shape>
                <v:shape id="Shape 51" o:spid="_x0000_s1062" style="position:absolute;left:42148;top:26431;width:1428;height:9335;visibility:visible;mso-wrap-style:square;v-text-anchor:top" coordsize="142875,933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" path="m,933450r142875,l142875,,45529,e" filled="f">
                  <v:stroke miterlimit="83231f" joinstyle="miter"/>
                  <v:path arrowok="t" textboxrect="0,0,142875,933450"/>
                </v:shape>
                <v:shape id="Shape 52" o:spid="_x0000_s1063" style="position:absolute;left:42228;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" path="m50006,l37528,24955,50006,50006,,24955,50006,xe" fillcolor="black" stroked="f" strokeweight="0">
                  <v:stroke miterlimit="83231f" joinstyle="miter"/>
                  <v:path arrowok="t" textboxrect="0,0,50006,50006"/>
                </v:shape>
                <v:shape id="Shape 53" o:spid="_x0000_s1064" style="position:absolute;left:42228;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" path="m,24955l50006,,37528,24955,50006,50006,,24955xe" filled="f">
                  <v:stroke miterlimit="83231f" joinstyle="miter"/>
                  <v:path arrowok="t" textboxrect="0,0,50006,50006"/>
                </v:shape>
                <v:shape id="Shape 711" o:spid="_x0000_s1065" style="position:absolute;left:40862;top:30670;width:5429;height:929;visibility:visible;mso-wrap-style:square;v-text-anchor:top" coordsize="542925,92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" path="m,l542925,r,92869l,92869,,e" stroked="f" strokeweight="0">
                  <v:stroke miterlimit="83231f" joinstyle="miter"/>
                  <v:path arrowok="t" textboxrect="0,0,542925,92869"/>
                </v:shape>
                <v:rect id="Rectangle 55" o:spid="_x0000_s1066" style="position:absolute;left:40862;top:30673;width:7202;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rsidR="009B5FCF" w:rsidRDefault="009B5FCF" w:rsidP="00A2181B">
                        <w:r>
                          <w:rPr>
                            <w:rFonts w:ascii="Arial" w:eastAsia="Arial" w:hAnsi="Arial" w:cs="Arial"/>
                            <w:sz w:val="12"/>
                          </w:rPr>
                          <w:t>Not end marker</w:t>
                        </w:r>
                      </w:p>
                    </w:txbxContent>
                  </v:textbox>
                </v:rect>
                <v:shape id="Shape 56" o:spid="_x0000_s1067" style="position:absolute;left:32221;top:35766;width:4212;height:0;visibility:visible;mso-wrap-style:square;v-text-anchor:top" coordsize="421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" path="m421196,l,e" filled="f">
                  <v:stroke miterlimit="83231f" joinstyle="miter"/>
                  <v:path arrowok="t" textboxrect="0,0,421196,0"/>
                </v:shape>
                <v:shape id="Shape 57" o:spid="_x0000_s1068" style="position:absolute;left:31845;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" path="m50006,l37528,24955,50006,50006,,24955,50006,xe" fillcolor="black" stroked="f" strokeweight="0">
                  <v:stroke miterlimit="83231f" joinstyle="miter"/>
                  <v:path arrowok="t" textboxrect="0,0,50006,50006"/>
                </v:shape>
                <v:shape id="Shape 58" o:spid="_x0000_s1069" style="position:absolute;left:31845;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" path="m,24955l50006,,37528,24955,50006,50006,,24955xe" filled="f">
                  <v:stroke miterlimit="83231f" joinstyle="miter"/>
                  <v:path arrowok="t" textboxrect="0,0,50006,50006"/>
                </v:shape>
                <v:rect id="Rectangle 60" o:spid="_x0000_s1070" style="position:absolute;left:32575;top:33150;width:6447;height:1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rsidR="009B5FCF" w:rsidRDefault="009B5FCF" w:rsidP="00A2181B">
                        <w:r>
                          <w:rPr>
                            <w:rFonts w:ascii="Arial" w:eastAsia="Arial" w:hAnsi="Arial" w:cs="Arial"/>
                            <w:sz w:val="12"/>
                          </w:rPr>
                          <w:t>is End marker</w:t>
                        </w:r>
                      </w:p>
                    </w:txbxContent>
                  </v:textbox>
                </v:rect>
                <v:shape id="Shape 61" o:spid="_x0000_s1071" style="position:absolute;left:36433;top:32908;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" path="m285750,v18763,,37345,1830,55747,5490c359899,9151,377767,14571,395101,21751v17335,7181,33803,15982,49403,26406c460105,58581,474539,70427,487806,83694v13267,13267,25113,27701,35536,43302c533766,142596,542569,159064,549749,176398v7180,17334,12600,35202,16261,53605c569670,248405,571500,266987,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4,37733,142596,48157,126996,58581,111395,70427,96961,83694,83694,96961,70427,111395,58582,126996,48158,142596,37733,159064,28932,176398,21751,193732,14571,211601,9151,230003,5491,248405,1830,266987,,285750,xe" stroked="f" strokeweight="0">
                  <v:stroke miterlimit="83231f" joinstyle="miter"/>
                  <v:path arrowok="t" textboxrect="0,0,571500,571500"/>
                </v:shape>
                <v:shape id="Shape 62" o:spid="_x0000_s1072" style="position:absolute;left:36433;top:32908;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" path="m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4,37733,142596,48157,126996,58581,111395,70427,96961,83694,83694,96961,70427,111395,58582,126996,48158,142596,37733,159064,28932,176398,21751,193732,14571,211601,9151,230003,5491,248405,1830,266987,,285750,v18763,,37345,1830,55747,5490c359899,9151,377767,14571,395101,21751v17335,7181,33803,15982,49403,26406c460105,58581,474539,70427,487806,83694v13267,13267,25113,27701,35536,43302c533766,142596,542569,159064,549749,176398v7180,17334,12600,35202,16261,53605c569670,248405,571500,266987,571500,285750xe" filled="f">
                  <v:stroke miterlimit="1" joinstyle="miter"/>
                  <v:path arrowok="t" textboxrect="0,0,571500,571500"/>
                </v:shape>
                <v:rect id="Rectangle 63" o:spid="_x0000_s1073" style="position:absolute;left:36562;top:34680;width:709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rsidR="009B5FCF" w:rsidRDefault="009B5FCF" w:rsidP="00A2181B">
                        <w:r>
                          <w:rPr>
                            <w:rFonts w:ascii="Arial" w:eastAsia="Arial" w:hAnsi="Arial" w:cs="Arial"/>
                            <w:sz w:val="14"/>
                          </w:rPr>
                          <w:t>Check for end</w:t>
                        </w:r>
                      </w:p>
                    </w:txbxContent>
                  </v:textbox>
                </v:rect>
                <v:rect id="Rectangle 64" o:spid="_x0000_s1074" style="position:absolute;left:37897;top:35680;width:354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rsidR="009B5FCF" w:rsidRDefault="009B5FCF" w:rsidP="00A2181B">
                        <w:r>
                          <w:rPr>
                            <w:rFonts w:ascii="Arial" w:eastAsia="Arial" w:hAnsi="Arial" w:cs="Arial"/>
                            <w:sz w:val="14"/>
                          </w:rPr>
                          <w:t>marker</w:t>
                        </w:r>
                      </w:p>
                    </w:txbxContent>
                  </v:textbox>
                </v:rect>
                <v:shape id="Shape 65" o:spid="_x0000_s1075" style="position:absolute;left:20505;top:35766;width:2688;height:0;visibility:visible;mso-wrap-style:square;v-text-anchor:top" coordsize="26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" path="m268796,l,e" filled="f">
                  <v:stroke miterlimit="83231f" joinstyle="miter"/>
                  <v:path arrowok="t" textboxrect="0,0,268796,0"/>
                </v:shape>
                <v:shape id="Shape 66" o:spid="_x0000_s1076" style="position:absolute;left:20130;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" path="m50006,l37528,24955,50006,50006,,24955,50006,xe" fillcolor="black" stroked="f" strokeweight="0">
                  <v:stroke miterlimit="83231f" joinstyle="miter"/>
                  <v:path arrowok="t" textboxrect="0,0,50006,50006"/>
                </v:shape>
                <v:shape id="Shape 67" o:spid="_x0000_s1077" style="position:absolute;left:20130;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" path="m,24955l50006,,37528,24955,50006,50006,,24955xe" filled="f">
                  <v:stroke miterlimit="83231f" joinstyle="miter"/>
                  <v:path arrowok="t" textboxrect="0,0,50006,50006"/>
                </v:shape>
                <v:shape id="Shape 68" o:spid="_x0000_s1078" style="position:absolute;left:15716;top:28315;width:0;height:5260;visibility:visible;mso-wrap-style:square;v-text-anchor:top" coordsize="0,525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" path="m,525971l,e" filled="f">
                  <v:stroke miterlimit="83231f" joinstyle="miter"/>
                  <v:path arrowok="t" textboxrect="0,0,0,525971"/>
                </v:shape>
                <v:shape id="Shape 69" o:spid="_x0000_s1079" style="position:absolute;left:15466;top:2794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" path="m24955,l50006,50006,24955,37528,,50006,24955,xe" fillcolor="black" stroked="f" strokeweight="0">
                  <v:stroke miterlimit="83231f" joinstyle="miter"/>
                  <v:path arrowok="t" textboxrect="0,0,50006,50006"/>
                </v:shape>
                <v:shape id="Shape 70" o:spid="_x0000_s1080" style="position:absolute;left:15466;top:2794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" path="m24955,l50006,50006,24955,37528,,50006,24955,xe" filled="f">
                  <v:stroke miterlimit="83231f" joinstyle="miter"/>
                  <v:path arrowok="t" textboxrect="0,0,50006,50006"/>
                </v:shape>
                <v:shape id="Shape 712" o:spid="_x0000_s1081" style="position:absolute;left:11430;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" path="m,l857250,r,428625l,428625,,e" stroked="f" strokeweight="0">
                  <v:stroke miterlimit="83231f" joinstyle="miter"/>
                  <v:path arrowok="t" textboxrect="0,0,857250,428625"/>
                </v:shape>
                <v:shape id="Shape 72" o:spid="_x0000_s1082" style="position:absolute;left:11430;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" path="m,l857250,r,428625l,428625,,xe" filled="f">
                  <v:stroke miterlimit="1" joinstyle="miter"/>
                  <v:path arrowok="t" textboxrect="0,0,857250,428625"/>
                </v:shape>
                <v:rect id="Rectangle 73" o:spid="_x0000_s1083" style="position:absolute;left:11702;top:34204;width:1039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rsidR="009B5FCF" w:rsidRDefault="009B5FCF" w:rsidP="00A2181B">
                        <w:r>
                          <w:rPr>
                            <w:rFonts w:ascii="Arial" w:eastAsia="Arial" w:hAnsi="Arial" w:cs="Arial"/>
                            <w:sz w:val="14"/>
                          </w:rPr>
                          <w:t>Insert current digit to</w:t>
                        </w:r>
                      </w:p>
                    </w:txbxContent>
                  </v:textbox>
                </v:rect>
                <v:rect id="Rectangle 74" o:spid="_x0000_s1084" style="position:absolute;left:11559;top:35204;width:1077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rsidR="009B5FCF" w:rsidRDefault="009B5FCF" w:rsidP="00A2181B">
                        <w:r>
                          <w:rPr>
                            <w:rFonts w:ascii="Arial" w:eastAsia="Arial" w:hAnsi="Arial" w:cs="Arial"/>
                            <w:sz w:val="14"/>
                          </w:rPr>
                          <w:t>current index of array</w:t>
                        </w:r>
                      </w:p>
                    </w:txbxContent>
                  </v:textbox>
                </v:rect>
                <v:rect id="Rectangle 75" o:spid="_x0000_s1085" style="position:absolute;left:19658;top:35204;width:31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rsidR="009B5FCF" w:rsidRDefault="009B5FCF" w:rsidP="00A2181B">
                        <w:r>
                          <w:rPr>
                            <w:rFonts w:ascii="Arial" w:eastAsia="Arial" w:hAnsi="Arial" w:cs="Arial"/>
                            <w:sz w:val="14"/>
                          </w:rPr>
                          <w:t xml:space="preserve"> </w:t>
                        </w:r>
                      </w:p>
                    </w:txbxContent>
                  </v:textbox>
                </v:rect>
                <v:rect id="Rectangle 76" o:spid="_x0000_s1086" style="position:absolute;left:15609;top:36204;width:316;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rsidR="009B5FCF" w:rsidRDefault="009B5FCF" w:rsidP="00A2181B">
                        <w:r>
                          <w:rPr>
                            <w:rFonts w:ascii="Arial" w:eastAsia="Arial" w:hAnsi="Arial" w:cs="Arial"/>
                            <w:sz w:val="14"/>
                          </w:rPr>
                          <w:t xml:space="preserve"> </w:t>
                        </w:r>
                      </w:p>
                    </w:txbxContent>
                  </v:textbox>
                </v:rect>
                <v:shape id="Shape 77" o:spid="_x0000_s1087" style="position:absolute;left:15192;top:12049;width:360;height:10145;visibility:visible;mso-wrap-style:square;v-text-anchor:top" coordsize="36004,1014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" path="m,1014508l,,36004,e" filled="f">
                  <v:stroke miterlimit="83231f" joinstyle="miter"/>
                  <v:path arrowok="t" textboxrect="0,0,36004,1014508"/>
                </v:shape>
                <v:shape id="Shape 78" o:spid="_x0000_s1088" style="position:absolute;left:15177;top:11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" path="m50006,l37528,24955,50006,50006,,24955,50006,xe" fillcolor="black" stroked="f" strokeweight="0">
                  <v:stroke miterlimit="83231f" joinstyle="miter"/>
                  <v:path arrowok="t" textboxrect="0,0,50006,50006"/>
                </v:shape>
                <v:shape id="Shape 79" o:spid="_x0000_s1089" style="position:absolute;left:15177;top:11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" path="m,24955l50006,,37528,24955,50006,50006,,24955xe" filled="f">
                  <v:stroke miterlimit="83231f" joinstyle="miter"/>
                  <v:path arrowok="t" textboxrect="0,0,50006,50006"/>
                </v:shape>
                <v:shape id="Shape 713" o:spid="_x0000_s1090" style="position:absolute;left:11906;top:18192;width:6572;height:1000;visibility:visible;mso-wrap-style:square;v-text-anchor:top" coordsize="657225,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" path="m,l657225,r,100013l,100013,,e" stroked="f" strokeweight="0">
                  <v:stroke miterlimit="83231f" joinstyle="miter"/>
                  <v:path arrowok="t" textboxrect="0,0,657225,100013"/>
                </v:shape>
                <v:rect id="Rectangle 81" o:spid="_x0000_s1091" style="position:absolute;left:11906;top:18202;width:877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rsidR="009B5FCF" w:rsidRDefault="009B5FCF" w:rsidP="00A2181B">
                        <w:r>
                          <w:rPr>
                            <w:rFonts w:ascii="Arial" w:eastAsia="Arial" w:hAnsi="Arial" w:cs="Arial"/>
                            <w:sz w:val="14"/>
                          </w:rPr>
                          <w:t>Current index &lt; 4</w:t>
                        </w:r>
                      </w:p>
                    </w:txbxContent>
                  </v:textbox>
                </v:rect>
                <v:shape id="Shape 82" o:spid="_x0000_s1092" style="position:absolute;left:5000;top:25003;width:7906;height:8117;visibility:visible;mso-wrap-style:square;v-text-anchor:top" coordsize="790575,81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" path="m790575,l,,,811721e" filled="f">
                  <v:stroke miterlimit="83231f" joinstyle="miter"/>
                  <v:path arrowok="t" textboxrect="0,0,790575,811721"/>
                </v:shape>
                <v:shape id="Shape 83" o:spid="_x0000_s1093" style="position:absolute;left:4751;top:32995;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" path="m,l24955,12478,50006,,24955,50006,,xe" fillcolor="black" stroked="f" strokeweight="0">
                  <v:stroke miterlimit="83231f" joinstyle="miter"/>
                  <v:path arrowok="t" textboxrect="0,0,50006,50006"/>
                </v:shape>
                <v:shape id="Shape 84" o:spid="_x0000_s1094" style="position:absolute;left:4751;top:32995;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" path="m24955,50006l,,24955,12478,50006,,24955,50006xe" filled="f">
                  <v:stroke miterlimit="83231f" joinstyle="miter"/>
                  <v:path arrowok="t" textboxrect="0,0,50006,50006"/>
                </v:shape>
                <v:shape id="Shape 714" o:spid="_x0000_s1095" style="position:absolute;left:1714;top:24955;width:6501;height:929;visibility:visible;mso-wrap-style:square;v-text-anchor:top" coordsize="650081,92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" path="m,l650081,r,92869l,92869,,e" stroked="f" strokeweight="0">
                  <v:stroke miterlimit="83231f" joinstyle="miter"/>
                  <v:path arrowok="t" textboxrect="0,0,650081,92869"/>
                </v:shape>
                <v:rect id="Rectangle 86" o:spid="_x0000_s1096" style="position:absolute;left:1714;top:24958;width:865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" filled="f" stroked="f">
                  <v:textbox inset="0,0,0,0">
                    <w:txbxContent>
                      <w:p w:rsidR="009B5FCF" w:rsidRDefault="009B5FCF" w:rsidP="00A2181B">
                        <w:r>
                          <w:rPr>
                            <w:rFonts w:ascii="Arial" w:eastAsia="Arial" w:hAnsi="Arial" w:cs="Arial"/>
                            <w:sz w:val="12"/>
                          </w:rPr>
                          <w:t>Current index &gt;= 4</w:t>
                        </w:r>
                      </w:p>
                    </w:txbxContent>
                  </v:textbox>
                </v:rect>
                <v:shape id="Shape 87" o:spid="_x0000_s1097" style="position:absolute;left:12906;top:22145;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" path="m285750,v18763,,37345,1830,55747,5491c359899,9151,377767,14571,395102,21751v17334,7180,33801,15982,49402,26406c460104,58581,474538,70427,487806,83694v13267,13267,25112,27701,35536,43301c533766,142596,542568,159063,549748,176398v7180,17334,12601,35203,16261,53605c569670,248405,571500,266988,571500,285750v,18762,-1830,37345,-5491,55747c562349,359899,556928,377767,549748,395101v-7180,17335,-15982,33802,-26406,49403c512918,460104,501073,474538,487806,487806v-13268,13267,-27702,25112,-43302,35536c428903,533766,412436,542568,395102,549749v-17335,7179,-35203,12600,-53605,16260c323095,569670,304513,571500,285750,571500v-18763,,-37345,-1830,-55747,-5491c211601,562349,193733,556928,176398,549749v-17334,-7181,-33802,-15983,-49402,-26407c111395,512918,96961,501073,83694,487806,70427,474538,58581,460104,48157,444504,37733,428903,28931,412436,21751,395101,14571,377767,9151,359899,5491,341497,1830,323095,,304512,,285750,,266988,1830,248405,5491,230003v3660,-18402,9080,-36271,16260,-53605c28931,159063,37733,142596,48157,126995,58581,111395,70427,96961,83694,83694,96961,70427,111395,58581,126996,48157,142596,37733,159064,28931,176398,21751,193733,14571,211601,9151,230003,5491,248405,1830,266987,,285750,xe" stroked="f" strokeweight="0">
                  <v:stroke miterlimit="83231f" joinstyle="miter"/>
                  <v:path arrowok="t" textboxrect="0,0,571500,571500"/>
                </v:shape>
                <v:shape id="Shape 88" o:spid="_x0000_s1098" style="position:absolute;left:12906;top:22145;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" path="m571500,285750v,18762,-1830,37345,-5491,55747c562349,359899,556928,377767,549748,395101v-7180,17335,-15982,33802,-26406,49403c512918,460104,501073,474538,487806,487806v-13268,13267,-27702,25112,-43302,35536c428903,533766,412436,542568,395102,549749v-17335,7179,-35203,12600,-53605,16260c323095,569670,304513,571500,285750,571500v-18763,,-37345,-1830,-55747,-5491c211601,562349,193733,556928,176398,549749v-17334,-7181,-33802,-15983,-49402,-26407c111395,512918,96961,501073,83694,487806,70427,474538,58581,460104,48157,444504,37733,428903,28931,412436,21751,395101,14571,377767,9151,359899,5491,341497,1830,323095,,304512,,285750,,266988,1830,248405,5491,230003v3660,-18402,9080,-36271,16260,-53605c28931,159063,37733,142596,48157,126995,58581,111395,70427,96961,83694,83694,96961,70427,111395,58581,126996,48157,142596,37733,159064,28931,176398,21751,193733,14571,211601,9151,230003,5491,248405,1830,266987,,285750,v18763,,37345,1830,55747,5491c359899,9151,377767,14571,395102,21751v17334,7180,33801,15982,49402,26406c460104,58581,474538,70427,487806,83694v13267,13267,25112,27701,35536,43301c533766,142596,542568,159063,549748,176398v7180,17334,12601,35203,16261,53605c569670,248405,571500,266988,571500,285750xe" filled="f">
                  <v:stroke miterlimit="1" joinstyle="miter"/>
                  <v:path arrowok="t" textboxrect="0,0,571500,571500"/>
                </v:shape>
                <v:rect id="Rectangle 89" o:spid="_x0000_s1099" style="position:absolute;left:13703;top:24012;width:507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rsidR="009B5FCF" w:rsidRDefault="009B5FCF" w:rsidP="00A2181B">
                        <w:r>
                          <w:rPr>
                            <w:rFonts w:ascii="Arial" w:eastAsia="Arial" w:hAnsi="Arial" w:cs="Arial"/>
                            <w:sz w:val="14"/>
                          </w:rPr>
                          <w:t>Increment</w:t>
                        </w:r>
                      </w:p>
                    </w:txbxContent>
                  </v:textbox>
                </v:rect>
                <v:rect id="Rectangle 90" o:spid="_x0000_s1100" style="position:absolute;left:13131;top:25012;width:6591;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rsidR="009B5FCF" w:rsidRDefault="009B5FCF" w:rsidP="00A2181B">
                        <w:r>
                          <w:rPr>
                            <w:rFonts w:ascii="Arial" w:eastAsia="Arial" w:hAnsi="Arial" w:cs="Arial"/>
                            <w:sz w:val="14"/>
                          </w:rPr>
                          <w:t>current index</w:t>
                        </w:r>
                      </w:p>
                    </w:txbxContent>
                  </v:textbox>
                </v:rect>
                <v:shape id="Shape 92" o:spid="_x0000_s1101" style="position:absolute;left:23217;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" path="m,l857250,r,428625l,428625,,xe" filled="f">
                  <v:stroke miterlimit="1" joinstyle="miter"/>
                  <v:path arrowok="t" textboxrect="0,0,857250,428625"/>
                </v:shape>
                <v:rect id="Rectangle 93" o:spid="_x0000_s1102" style="position:absolute;left:24489;top:35252;width:766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rsidR="009B5FCF" w:rsidRDefault="009B5FCF" w:rsidP="00A2181B">
                        <w:r>
                          <w:rPr>
                            <w:rFonts w:ascii="Arial" w:eastAsia="Arial" w:hAnsi="Arial" w:cs="Arial"/>
                            <w:sz w:val="14"/>
                          </w:rPr>
                          <w:t>Convert to digit</w:t>
                        </w:r>
                      </w:p>
                    </w:txbxContent>
                  </v:textbox>
                </v:rect>
                <v:shape id="Shape 94" o:spid="_x0000_s1103" style="position:absolute;left:5000;top:37861;width:6022;height:5049;visibility:visible;mso-wrap-style:square;v-text-anchor:top" coordsize="602171,504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" path="m,l,504825r602171,e" filled="f">
                  <v:stroke miterlimit="83231f" joinstyle="miter"/>
                  <v:path arrowok="t" textboxrect="0,0,602171,504825"/>
                </v:shape>
                <v:shape id="Shape 95" o:spid="_x0000_s1104" style="position:absolute;left:10897;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" path="m,l50006,24955,,50006,12478,24955,,xe" fillcolor="black" stroked="f" strokeweight="0">
                  <v:stroke miterlimit="83231f" joinstyle="miter"/>
                  <v:path arrowok="t" textboxrect="0,0,50006,50006"/>
                </v:shape>
                <v:shape id="Shape 96" o:spid="_x0000_s1105" style="position:absolute;left:10897;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" path="m50006,24955l,50006,12478,24955,,,50006,24955xe" filled="f">
                  <v:stroke miterlimit="83231f" joinstyle="miter"/>
                  <v:path arrowok="t" textboxrect="0,0,50006,50006"/>
                </v:shape>
                <v:shape id="Shape 715" o:spid="_x0000_s1106" style="position:absolute;left:714;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" path="m,l857250,r,428625l,428625,,e" stroked="f" strokeweight="0">
                  <v:stroke miterlimit="83231f" joinstyle="miter"/>
                  <v:path arrowok="t" textboxrect="0,0,857250,428625"/>
                </v:shape>
                <v:shape id="Shape 98" o:spid="_x0000_s1107" style="position:absolute;left:714;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" path="m,l857250,r,428625l,428625,,xe" filled="f">
                  <v:stroke miterlimit="1" joinstyle="miter"/>
                  <v:path arrowok="t" textboxrect="0,0,857250,428625"/>
                </v:shape>
                <v:rect id="Rectangle 99" o:spid="_x0000_s1108" style="position:absolute;left:2820;top:35252;width:5831;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rsidR="009B5FCF" w:rsidRDefault="009B5FCF" w:rsidP="00A2181B">
                        <w:r>
                          <w:rPr>
                            <w:rFonts w:ascii="Arial" w:eastAsia="Arial" w:hAnsi="Arial" w:cs="Arial"/>
                            <w:sz w:val="14"/>
                          </w:rPr>
                          <w:t>Set up LED</w:t>
                        </w:r>
                      </w:p>
                    </w:txbxContent>
                  </v:textbox>
                </v:rect>
                <v:shape id="Shape 100" o:spid="_x0000_s1109" style="position:absolute;left:10048;top:8048;width:5049;height:32671;visibility:visible;mso-wrap-style:square;v-text-anchor:top" coordsize="504825,3267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" path="m352425,3267075l,3267075,,,504825,r,36004e" filled="f">
                  <v:stroke miterlimit="83231f" joinstyle="miter"/>
                  <v:path arrowok="t" textboxrect="0,0,504825,3267075"/>
                </v:shape>
                <v:shape id="Shape 101" o:spid="_x0000_s1110" style="position:absolute;left:14847;top:8033;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" path="m24955,l50006,50006,24955,37529,,50006,24955,xe" fillcolor="black" stroked="f" strokeweight="0">
                  <v:stroke miterlimit="83231f" joinstyle="miter"/>
                  <v:path arrowok="t" textboxrect="0,0,50006,50006"/>
                </v:shape>
                <v:shape id="Shape 102" o:spid="_x0000_s1111" style="position:absolute;left:14847;top:8033;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" path="m24955,l50006,50006,24955,37529,,50006,24955,xe" filled="f">
                  <v:stroke miterlimit="83231f" joinstyle="miter"/>
                  <v:path arrowok="t" textboxrect="0,0,50006,50006"/>
                </v:shape>
                <v:shape id="Shape 103" o:spid="_x0000_s1112" style="position:absolute;left:20002;top:42910;width:6736;height:0;visibility:visible;mso-wrap-style:square;v-text-anchor:top" coordsize="6736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" path="m,l673608,e" filled="f">
                  <v:stroke miterlimit="83231f" joinstyle="miter"/>
                  <v:path arrowok="t" textboxrect="0,0,673608,0"/>
                </v:shape>
                <v:shape id="Shape 104" o:spid="_x0000_s1113" style="position:absolute;left:26613;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" path="m,l50006,24955,,50006,12478,24955,,xe" fillcolor="black" stroked="f" strokeweight="0">
                  <v:stroke miterlimit="83231f" joinstyle="miter"/>
                  <v:path arrowok="t" textboxrect="0,0,50006,50006"/>
                </v:shape>
                <v:shape id="Shape 105" o:spid="_x0000_s1114" style="position:absolute;left:26613;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" path="m50006,24955l,50006,12478,24955,,,50006,24955xe" filled="f">
                  <v:stroke miterlimit="83231f" joinstyle="miter"/>
                  <v:path arrowok="t" textboxrect="0,0,50006,50006"/>
                </v:shape>
                <v:shape id="Shape 716" o:spid="_x0000_s1115" style="position:absolute;left:11430;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" path="m,l857250,r,428625l,428625,,e" stroked="f" strokeweight="0">
                  <v:stroke miterlimit="83231f" joinstyle="miter"/>
                  <v:path arrowok="t" textboxrect="0,0,857250,428625"/>
                </v:shape>
                <v:shape id="Shape 107" o:spid="_x0000_s1116" style="position:absolute;left:11430;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" path="m,l857250,r,428625l,428625,,xe" filled="f">
                  <v:stroke miterlimit="1" joinstyle="miter"/>
                  <v:path arrowok="t" textboxrect="0,0,857250,428625"/>
                </v:shape>
                <v:rect id="Rectangle 108" o:spid="_x0000_s1117" style="position:absolute;left:11582;top:41824;width:1071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rsidR="009B5FCF" w:rsidRDefault="009B5FCF" w:rsidP="00A2181B">
                        <w:r>
                          <w:rPr>
                            <w:rFonts w:ascii="Arial" w:eastAsia="Arial" w:hAnsi="Arial" w:cs="Arial"/>
                            <w:sz w:val="14"/>
                          </w:rPr>
                          <w:t>reset current index to</w:t>
                        </w:r>
                      </w:p>
                    </w:txbxContent>
                  </v:textbox>
                </v:rect>
                <v:rect id="Rectangle 109" o:spid="_x0000_s1118" style="position:absolute;left:15370;top:42824;width:634;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" filled="f" stroked="f">
                  <v:textbox inset="0,0,0,0">
                    <w:txbxContent>
                      <w:p w:rsidR="009B5FCF" w:rsidRDefault="009B5FCF" w:rsidP="00A2181B">
                        <w:r>
                          <w:rPr>
                            <w:rFonts w:ascii="Arial" w:eastAsia="Arial" w:hAnsi="Arial" w:cs="Arial"/>
                            <w:sz w:val="14"/>
                          </w:rPr>
                          <w:t>0</w:t>
                        </w:r>
                      </w:p>
                    </w:txbxContent>
                  </v:textbox>
                </v:rect>
                <v:shape id="Shape 110" o:spid="_x0000_s1119" style="position:absolute;left:20456;top:10048;width:26740;height:32862;visibility:visible;mso-wrap-style:square;v-text-anchor:top" coordsize="2673953,328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" path="m1530953,3286125r-257175,l2673953,3286125,2673953,,,e" filled="f">
                  <v:stroke miterlimit="83231f" joinstyle="miter"/>
                  <v:path arrowok="t" textboxrect="0,0,2673953,3286125"/>
                </v:shape>
                <v:shape id="Shape 111" o:spid="_x0000_s1120" style="position:absolute;left:20081;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" path="m50006,l37529,24955,50006,50006,,24955,50006,xe" fillcolor="black" stroked="f" strokeweight="0">
                  <v:stroke miterlimit="83231f" joinstyle="miter"/>
                  <v:path arrowok="t" textboxrect="0,0,50006,50006"/>
                </v:shape>
                <v:shape id="Shape 112" o:spid="_x0000_s1121" style="position:absolute;left:20081;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" path="m,24955l50006,,37529,24955,50006,50006,,24955xe" filled="f">
                  <v:stroke miterlimit="83231f" joinstyle="miter"/>
                  <v:path arrowok="t" textboxrect="0,0,50006,50006"/>
                </v:shape>
                <v:shape id="Shape 717" o:spid="_x0000_s1122" style="position:absolute;left:27146;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" path="m,l857250,r,428625l,428625,,e" stroked="f" strokeweight="0">
                  <v:stroke miterlimit="83231f" joinstyle="miter"/>
                  <v:path arrowok="t" textboxrect="0,0,857250,428625"/>
                </v:shape>
                <v:shape id="Shape 114" o:spid="_x0000_s1123" style="position:absolute;left:27146;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" path="m,l857250,r,428625l,428625,,xe" filled="f">
                  <v:stroke miterlimit="1" joinstyle="miter"/>
                  <v:path arrowok="t" textboxrect="0,0,857250,428625"/>
                </v:shape>
                <v:rect id="Rectangle 115" o:spid="_x0000_s1124" style="position:absolute;left:29347;top:42396;width:5386;height:1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kPwgAAANwAAAAPAAAAZHJzL2Rvd25yZXYueG1sRE9Ni8Iw&#10;EL0v7H8Is+BtTRVc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BaldkPwgAAANwAAAAPAAAA&#10;AAAAAAAAAAAAAAcCAABkcnMvZG93bnJldi54bWxQSwUGAAAAAAMAAwC3AAAA9gIAAAAA&#10;" filled="f" stroked="f">
                  <v:textbox inset="0,0,0,0">
                    <w:txbxContent>
                      <w:p w:rsidR="009B5FCF" w:rsidRDefault="009B5FCF" w:rsidP="00A2181B">
                        <w:r>
                          <w:rPr>
                            <w:rFonts w:ascii="Arial" w:eastAsia="Arial" w:hAnsi="Arial" w:cs="Arial"/>
                            <w:sz w:val="14"/>
                          </w:rPr>
                          <w:t>Show LED</w:t>
                        </w:r>
                      </w:p>
                    </w:txbxContent>
                  </v:textbox>
                </v:rect>
                <w10:anchorlock/>
              </v:group>
            </w:pict>
          </mc:Fallback>
        </mc:AlternateContent>
      </w:r>
    </w:p>
    <w:p w:rsidR="00A2181B" w:rsidRDefault="00A2181B" w:rsidP="008A63A2">
      <w:pPr>
        <w:pStyle w:val="Caption"/>
        <w:spacing w:line="480" w:lineRule="auto"/>
      </w:pPr>
      <w:bookmarkStart w:id="21" w:name="_Toc511661789"/>
      <w:r>
        <w:t xml:space="preserve">Figure </w:t>
      </w:r>
      <w:r>
        <w:fldChar w:fldCharType="begin"/>
      </w:r>
      <w:r>
        <w:instrText xml:space="preserve"> SEQ Figure \* ARABIC </w:instrText>
      </w:r>
      <w:r>
        <w:fldChar w:fldCharType="separate"/>
      </w:r>
      <w:r w:rsidR="00FC3A8A">
        <w:rPr>
          <w:noProof/>
        </w:rPr>
        <w:t>4</w:t>
      </w:r>
      <w:r>
        <w:fldChar w:fldCharType="end"/>
      </w:r>
      <w:r>
        <w:t xml:space="preserve"> - FSM Arduino</w:t>
      </w:r>
      <w:bookmarkEnd w:id="21"/>
    </w:p>
    <w:p w:rsidR="00FC3A8A" w:rsidRDefault="00FC3A8A" w:rsidP="008A63A2">
      <w:pPr>
        <w:keepNext/>
        <w:spacing w:line="480" w:lineRule="auto"/>
      </w:pPr>
      <w:r>
        <w:rPr>
          <w:noProof/>
        </w:rPr>
        <w:lastRenderedPageBreak/>
        <w:drawing>
          <wp:inline distT="0" distB="0" distL="0" distR="0">
            <wp:extent cx="4623758" cy="32607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8593" cy="3264135"/>
                    </a:xfrm>
                    <a:prstGeom prst="rect">
                      <a:avLst/>
                    </a:prstGeom>
                    <a:noFill/>
                    <a:ln>
                      <a:noFill/>
                    </a:ln>
                  </pic:spPr>
                </pic:pic>
              </a:graphicData>
            </a:graphic>
          </wp:inline>
        </w:drawing>
      </w:r>
    </w:p>
    <w:p w:rsidR="00FC3A8A" w:rsidRPr="00FC3A8A" w:rsidRDefault="00FC3A8A" w:rsidP="008A63A2">
      <w:pPr>
        <w:pStyle w:val="Caption"/>
        <w:spacing w:line="480" w:lineRule="auto"/>
      </w:pPr>
      <w:bookmarkStart w:id="22" w:name="_Ref511658138"/>
      <w:bookmarkStart w:id="23" w:name="_Toc511661790"/>
      <w:r>
        <w:t xml:space="preserve">Figure </w:t>
      </w:r>
      <w:r>
        <w:fldChar w:fldCharType="begin"/>
      </w:r>
      <w:r>
        <w:instrText xml:space="preserve"> SEQ Figure \* ARABIC </w:instrText>
      </w:r>
      <w:r>
        <w:fldChar w:fldCharType="separate"/>
      </w:r>
      <w:r>
        <w:rPr>
          <w:noProof/>
        </w:rPr>
        <w:t>5</w:t>
      </w:r>
      <w:r>
        <w:fldChar w:fldCharType="end"/>
      </w:r>
      <w:bookmarkEnd w:id="22"/>
      <w:r>
        <w:t xml:space="preserve"> - LED Matrix</w:t>
      </w:r>
      <w:bookmarkEnd w:id="23"/>
    </w:p>
    <w:sectPr w:rsidR="00FC3A8A" w:rsidRPr="00FC3A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E7A"/>
    <w:rsid w:val="00000E7A"/>
    <w:rsid w:val="00091E1A"/>
    <w:rsid w:val="001347AB"/>
    <w:rsid w:val="002653B3"/>
    <w:rsid w:val="002C7512"/>
    <w:rsid w:val="002D6AC4"/>
    <w:rsid w:val="00322C6C"/>
    <w:rsid w:val="00332B9D"/>
    <w:rsid w:val="00357731"/>
    <w:rsid w:val="003879E9"/>
    <w:rsid w:val="003B3BD9"/>
    <w:rsid w:val="004342CC"/>
    <w:rsid w:val="00437CE0"/>
    <w:rsid w:val="00463A44"/>
    <w:rsid w:val="004D602D"/>
    <w:rsid w:val="005101EB"/>
    <w:rsid w:val="0054669C"/>
    <w:rsid w:val="00556895"/>
    <w:rsid w:val="005C4BF8"/>
    <w:rsid w:val="0061047C"/>
    <w:rsid w:val="00650B6D"/>
    <w:rsid w:val="00651697"/>
    <w:rsid w:val="006A0F56"/>
    <w:rsid w:val="00706B37"/>
    <w:rsid w:val="007336CE"/>
    <w:rsid w:val="007D4FF1"/>
    <w:rsid w:val="007D5D47"/>
    <w:rsid w:val="00860180"/>
    <w:rsid w:val="00860F0C"/>
    <w:rsid w:val="008A63A2"/>
    <w:rsid w:val="008F6A7E"/>
    <w:rsid w:val="00952697"/>
    <w:rsid w:val="00986464"/>
    <w:rsid w:val="009B3B55"/>
    <w:rsid w:val="009B5FCF"/>
    <w:rsid w:val="009E5CFA"/>
    <w:rsid w:val="009E664B"/>
    <w:rsid w:val="00A2181B"/>
    <w:rsid w:val="00AD7262"/>
    <w:rsid w:val="00B077B3"/>
    <w:rsid w:val="00B4395A"/>
    <w:rsid w:val="00B44A33"/>
    <w:rsid w:val="00B9117D"/>
    <w:rsid w:val="00BB1358"/>
    <w:rsid w:val="00C1219F"/>
    <w:rsid w:val="00C327CA"/>
    <w:rsid w:val="00CC4C31"/>
    <w:rsid w:val="00D56E49"/>
    <w:rsid w:val="00E32B60"/>
    <w:rsid w:val="00E34B33"/>
    <w:rsid w:val="00E43212"/>
    <w:rsid w:val="00E53D2C"/>
    <w:rsid w:val="00E60F5D"/>
    <w:rsid w:val="00E83841"/>
    <w:rsid w:val="00F16C52"/>
    <w:rsid w:val="00FC3A8A"/>
    <w:rsid w:val="00FF1E3D"/>
    <w:rsid w:val="00FF2F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872F46"/>
  <w15:chartTrackingRefBased/>
  <w15:docId w15:val="{6E0E8A5C-CA3B-47D5-8F83-5D6378A10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75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7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7512"/>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6A0F5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50B6D"/>
    <w:pPr>
      <w:outlineLvl w:val="9"/>
    </w:pPr>
  </w:style>
  <w:style w:type="paragraph" w:styleId="TOC1">
    <w:name w:val="toc 1"/>
    <w:basedOn w:val="Normal"/>
    <w:next w:val="Normal"/>
    <w:autoRedefine/>
    <w:uiPriority w:val="39"/>
    <w:unhideWhenUsed/>
    <w:rsid w:val="00650B6D"/>
    <w:pPr>
      <w:spacing w:after="100"/>
    </w:pPr>
  </w:style>
  <w:style w:type="character" w:styleId="Hyperlink">
    <w:name w:val="Hyperlink"/>
    <w:basedOn w:val="DefaultParagraphFont"/>
    <w:uiPriority w:val="99"/>
    <w:unhideWhenUsed/>
    <w:rsid w:val="00650B6D"/>
    <w:rPr>
      <w:color w:val="0563C1" w:themeColor="hyperlink"/>
      <w:u w:val="single"/>
    </w:rPr>
  </w:style>
  <w:style w:type="paragraph" w:styleId="TableofFigures">
    <w:name w:val="table of figures"/>
    <w:basedOn w:val="Normal"/>
    <w:next w:val="Normal"/>
    <w:uiPriority w:val="99"/>
    <w:unhideWhenUsed/>
    <w:rsid w:val="00650B6D"/>
    <w:pPr>
      <w:spacing w:after="0"/>
    </w:pPr>
  </w:style>
  <w:style w:type="paragraph" w:styleId="Title">
    <w:name w:val="Title"/>
    <w:basedOn w:val="Normal"/>
    <w:next w:val="Normal"/>
    <w:link w:val="TitleChar"/>
    <w:uiPriority w:val="10"/>
    <w:qFormat/>
    <w:rsid w:val="006104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47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077B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5101EB"/>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paragraph" w:styleId="TOC3">
    <w:name w:val="toc 3"/>
    <w:basedOn w:val="Normal"/>
    <w:next w:val="Normal"/>
    <w:autoRedefine/>
    <w:uiPriority w:val="39"/>
    <w:unhideWhenUsed/>
    <w:rsid w:val="005101EB"/>
    <w:pPr>
      <w:spacing w:after="100"/>
      <w:ind w:left="440"/>
    </w:pPr>
  </w:style>
  <w:style w:type="paragraph" w:styleId="TOC2">
    <w:name w:val="toc 2"/>
    <w:basedOn w:val="Normal"/>
    <w:next w:val="Normal"/>
    <w:autoRedefine/>
    <w:uiPriority w:val="39"/>
    <w:unhideWhenUsed/>
    <w:rsid w:val="005101E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200044">
      <w:bodyDiv w:val="1"/>
      <w:marLeft w:val="0"/>
      <w:marRight w:val="0"/>
      <w:marTop w:val="0"/>
      <w:marBottom w:val="0"/>
      <w:divBdr>
        <w:top w:val="none" w:sz="0" w:space="0" w:color="auto"/>
        <w:left w:val="none" w:sz="0" w:space="0" w:color="auto"/>
        <w:bottom w:val="none" w:sz="0" w:space="0" w:color="auto"/>
        <w:right w:val="none" w:sz="0" w:space="0" w:color="auto"/>
      </w:divBdr>
    </w:div>
    <w:div w:id="13908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eedstudio.com/document/pdf/WS2812B%20Datasheet.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forum.arduino.cc/index.php?topic=288234.0"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st.github.com/mjackson/5311256" TargetMode="External"/><Relationship Id="rId11" Type="http://schemas.openxmlformats.org/officeDocument/2006/relationships/image" Target="media/image3.png"/><Relationship Id="rId5" Type="http://schemas.openxmlformats.org/officeDocument/2006/relationships/hyperlink" Target="https://www.youtube.com/watch?v=o6_UYb6I4x4"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9885B6-D148-4F25-B19F-0AC7019FC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6</TotalTime>
  <Pages>14</Pages>
  <Words>2331</Words>
  <Characters>13288</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nne Pasion</dc:creator>
  <cp:keywords/>
  <dc:description/>
  <cp:lastModifiedBy>Dionne Pasion</cp:lastModifiedBy>
  <cp:revision>14</cp:revision>
  <dcterms:created xsi:type="dcterms:W3CDTF">2018-04-16T05:56:00Z</dcterms:created>
  <dcterms:modified xsi:type="dcterms:W3CDTF">2018-04-16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c1e6a4e4b03d53f0d1ed2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LED Matrix Online Billboard(1)</vt:lpwstr>
  </property>
</Properties>
</file>